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58240"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58241"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2709F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2709FF">
        <w:rPr>
          <w:rFonts w:eastAsia="Calibri"/>
          <w:b/>
          <w:bCs/>
          <w:noProof/>
          <w:color w:val="2F2E2F"/>
          <w:kern w:val="0"/>
          <w:sz w:val="22"/>
          <w:szCs w:val="20"/>
          <w:shd w:val="clear" w:color="auto" w:fill="auto"/>
          <w14:ligatures w14:val="none"/>
        </w:rPr>
        <w:drawing>
          <wp:anchor distT="0" distB="0" distL="114300" distR="114300" simplePos="0" relativeHeight="251658242"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2709FF">
        <w:rPr>
          <w:rFonts w:eastAsia="Calibri"/>
          <w:b/>
          <w:bCs/>
          <w:color w:val="FFFFFF"/>
          <w:kern w:val="0"/>
          <w:sz w:val="56"/>
          <w:szCs w:val="56"/>
          <w:shd w:val="clear" w:color="auto" w:fill="auto"/>
          <w:lang w:val="en-US" w:eastAsia="en-US"/>
          <w14:ligatures w14:val="none"/>
        </w:rPr>
        <w:t>Evidence Search and Summary</w:t>
      </w:r>
    </w:p>
    <w:p w14:paraId="25EF5495" w14:textId="31E4A6BA" w:rsidR="00F06446" w:rsidRPr="00F06446" w:rsidRDefault="00C10475"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Pr>
          <w:rFonts w:eastAsia="Calibri"/>
          <w:color w:val="FFFFFF"/>
          <w:kern w:val="0"/>
          <w:sz w:val="40"/>
          <w:szCs w:val="40"/>
          <w:shd w:val="clear" w:color="auto" w:fill="auto"/>
          <w:lang w:val="en-US" w:eastAsia="en-US"/>
          <w14:ligatures w14:val="none"/>
        </w:rPr>
        <w:t>Rhinoplasty</w:t>
      </w:r>
      <w:r w:rsidR="00F06446" w:rsidRPr="002709FF">
        <w:rPr>
          <w:rFonts w:eastAsia="Calibri"/>
          <w:color w:val="FFFFFF"/>
          <w:kern w:val="0"/>
          <w:sz w:val="40"/>
          <w:szCs w:val="40"/>
          <w:shd w:val="clear" w:color="auto" w:fill="auto"/>
          <w:lang w:val="en-US" w:eastAsia="en-US"/>
          <w14:ligatures w14:val="none"/>
        </w:rPr>
        <w:t>: evidence base to underpin</w:t>
      </w:r>
      <w:r w:rsidR="00F06446" w:rsidRPr="00F06446">
        <w:rPr>
          <w:rFonts w:eastAsia="Calibri"/>
          <w:color w:val="FFFFFF"/>
          <w:kern w:val="0"/>
          <w:sz w:val="40"/>
          <w:szCs w:val="40"/>
          <w:shd w:val="clear" w:color="auto" w:fill="auto"/>
          <w:lang w:val="en-US" w:eastAsia="en-US"/>
          <w14:ligatures w14:val="none"/>
        </w:rPr>
        <w:t xml:space="preserve"> </w:t>
      </w:r>
      <w:r w:rsidR="002709FF">
        <w:rPr>
          <w:rFonts w:eastAsia="Calibri"/>
          <w:color w:val="FFFFFF"/>
          <w:kern w:val="0"/>
          <w:sz w:val="40"/>
          <w:szCs w:val="40"/>
          <w:shd w:val="clear" w:color="auto" w:fill="auto"/>
          <w:lang w:val="en-US" w:eastAsia="en-US"/>
          <w14:ligatures w14:val="none"/>
        </w:rPr>
        <w:br/>
      </w:r>
      <w:r w:rsidR="00F06446" w:rsidRPr="00F06446">
        <w:rPr>
          <w:rFonts w:eastAsia="Calibri"/>
          <w:color w:val="FFFFFF"/>
          <w:kern w:val="0"/>
          <w:sz w:val="40"/>
          <w:szCs w:val="40"/>
          <w:shd w:val="clear" w:color="auto" w:fill="auto"/>
          <w:lang w:val="en-US" w:eastAsia="en-US"/>
          <w14:ligatures w14:val="none"/>
        </w:rPr>
        <w:t>Exceptional Referral Protocol</w:t>
      </w:r>
    </w:p>
    <w:p w14:paraId="698C9498" w14:textId="77777777" w:rsidR="00F06446" w:rsidRPr="001636EF" w:rsidRDefault="00F06446" w:rsidP="00F06446">
      <w:pPr>
        <w:rPr>
          <w:shd w:val="clear" w:color="auto" w:fill="auto"/>
          <w:lang w:val="en-US" w:eastAsia="en-US"/>
        </w:rPr>
      </w:pPr>
    </w:p>
    <w:p w14:paraId="6F85A644" w14:textId="0CFD1A57" w:rsidR="008C2164" w:rsidRPr="001636EF" w:rsidRDefault="008C2164" w:rsidP="008C2164">
      <w:pPr>
        <w:rPr>
          <w:rFonts w:eastAsia="Times New Roman"/>
        </w:rPr>
      </w:pPr>
    </w:p>
    <w:p w14:paraId="5804428E" w14:textId="77777777" w:rsidR="0002622F" w:rsidRPr="001636EF" w:rsidRDefault="0002622F" w:rsidP="008C2164">
      <w:pPr>
        <w:rPr>
          <w:rFonts w:eastAsia="Times New Roman"/>
        </w:rPr>
      </w:pPr>
    </w:p>
    <w:p w14:paraId="674B73BE" w14:textId="7F5D5A9D" w:rsidR="00117651" w:rsidRPr="00A11920" w:rsidRDefault="000B2FFA" w:rsidP="00117651">
      <w:pPr>
        <w:rPr>
          <w:rFonts w:eastAsia="Times New Roman"/>
          <w:b/>
          <w:bCs/>
          <w:color w:val="009A46"/>
          <w:sz w:val="28"/>
          <w:szCs w:val="28"/>
        </w:rPr>
      </w:pPr>
      <w:r>
        <w:rPr>
          <w:rFonts w:eastAsia="Times New Roman"/>
          <w:b/>
          <w:bCs/>
          <w:color w:val="009A46"/>
          <w:sz w:val="28"/>
          <w:szCs w:val="28"/>
        </w:rPr>
        <w:t>An e</w:t>
      </w:r>
      <w:r w:rsidR="00117651" w:rsidRPr="00A11920">
        <w:rPr>
          <w:rFonts w:eastAsia="Times New Roman"/>
          <w:b/>
          <w:bCs/>
          <w:color w:val="009A46"/>
          <w:sz w:val="28"/>
          <w:szCs w:val="28"/>
        </w:rPr>
        <w:t>vidence search and summar</w:t>
      </w:r>
      <w:r>
        <w:rPr>
          <w:rFonts w:eastAsia="Times New Roman"/>
          <w:b/>
          <w:bCs/>
          <w:color w:val="009A46"/>
          <w:sz w:val="28"/>
          <w:szCs w:val="28"/>
        </w:rPr>
        <w:t>y is a</w:t>
      </w:r>
      <w:r w:rsidR="00117651" w:rsidRPr="00A11920">
        <w:rPr>
          <w:rFonts w:eastAsia="Times New Roman"/>
          <w:b/>
          <w:bCs/>
          <w:color w:val="009A46"/>
          <w:sz w:val="28"/>
          <w:szCs w:val="28"/>
        </w:rPr>
        <w:t xml:space="preserve"> high-level briefing to provide more detail about </w:t>
      </w:r>
      <w:r w:rsidR="00262788">
        <w:rPr>
          <w:rFonts w:eastAsia="Times New Roman"/>
          <w:b/>
          <w:bCs/>
          <w:color w:val="009A46"/>
          <w:sz w:val="28"/>
          <w:szCs w:val="28"/>
        </w:rPr>
        <w:t>a</w:t>
      </w:r>
      <w:r w:rsidR="00117651" w:rsidRPr="00A11920">
        <w:rPr>
          <w:rFonts w:eastAsia="Times New Roman"/>
          <w:b/>
          <w:bCs/>
          <w:color w:val="009A46"/>
          <w:sz w:val="28"/>
          <w:szCs w:val="28"/>
        </w:rPr>
        <w:t xml:space="preserve"> topic to help with decision making.</w:t>
      </w:r>
    </w:p>
    <w:p w14:paraId="3C2A477D" w14:textId="77777777" w:rsidR="00117651" w:rsidRDefault="00117651" w:rsidP="00117651">
      <w:pPr>
        <w:rPr>
          <w:rFonts w:eastAsia="Times New Roman"/>
          <w:color w:val="009A46"/>
          <w:sz w:val="28"/>
          <w:szCs w:val="28"/>
        </w:rPr>
      </w:pPr>
    </w:p>
    <w:p w14:paraId="20F81DAF" w14:textId="77777777" w:rsidR="00117651" w:rsidRPr="00FD60BD" w:rsidRDefault="00117651" w:rsidP="00117651">
      <w:pPr>
        <w:rPr>
          <w:rFonts w:eastAsia="Times New Roman"/>
          <w:color w:val="009A46"/>
          <w:sz w:val="28"/>
          <w:szCs w:val="28"/>
        </w:rPr>
      </w:pPr>
    </w:p>
    <w:p w14:paraId="685FD03F" w14:textId="77777777" w:rsidR="00F045E8" w:rsidRPr="001636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706754" w14:paraId="42390737" w14:textId="77777777" w:rsidTr="00400565">
        <w:tc>
          <w:tcPr>
            <w:tcW w:w="1418" w:type="dxa"/>
          </w:tcPr>
          <w:p w14:paraId="07E0A8E8" w14:textId="18000978" w:rsidR="002C702D" w:rsidRPr="00706754" w:rsidRDefault="00895F50" w:rsidP="00B15943">
            <w:r w:rsidRPr="00706754">
              <w:rPr>
                <w:b/>
                <w:bCs/>
              </w:rPr>
              <w:t>Referrer</w:t>
            </w:r>
            <w:r w:rsidR="00586A66" w:rsidRPr="00706754">
              <w:rPr>
                <w:b/>
                <w:bCs/>
              </w:rPr>
              <w:t xml:space="preserve"> </w:t>
            </w:r>
            <w:r w:rsidR="00586A66" w:rsidRPr="00706754">
              <w:rPr>
                <w:b/>
                <w:bCs/>
              </w:rPr>
              <w:br/>
            </w:r>
          </w:p>
        </w:tc>
        <w:tc>
          <w:tcPr>
            <w:tcW w:w="7598" w:type="dxa"/>
          </w:tcPr>
          <w:p w14:paraId="50BC769D" w14:textId="412A63A6" w:rsidR="002C702D" w:rsidRPr="00706754" w:rsidRDefault="002C702D" w:rsidP="00B15943">
            <w:r w:rsidRPr="00706754">
              <w:t xml:space="preserve">Andy Malyon, Chair, Procedures of Limited Value Group, </w:t>
            </w:r>
            <w:r w:rsidR="00C40E67" w:rsidRPr="00706754">
              <w:t>Scottish Government</w:t>
            </w:r>
            <w:r w:rsidRPr="00706754">
              <w:t xml:space="preserve"> </w:t>
            </w:r>
            <w:hyperlink r:id="rId14" w:history="1">
              <w:r w:rsidR="00C40E67" w:rsidRPr="00706754">
                <w:rPr>
                  <w:rStyle w:val="Hyperlink"/>
                </w:rPr>
                <w:t>Andy.Malyon@gov.scot</w:t>
              </w:r>
            </w:hyperlink>
          </w:p>
          <w:p w14:paraId="691F56ED" w14:textId="77777777" w:rsidR="002C702D" w:rsidRPr="00706754" w:rsidRDefault="002C702D" w:rsidP="00B15943"/>
          <w:p w14:paraId="72569F88" w14:textId="507A4D57" w:rsidR="002C702D" w:rsidRPr="00706754" w:rsidRDefault="002C702D" w:rsidP="00B15943">
            <w:pPr>
              <w:rPr>
                <w14:ligatures w14:val="none"/>
              </w:rPr>
            </w:pPr>
            <w:r w:rsidRPr="00706754">
              <w:t xml:space="preserve">Craig Bell, </w:t>
            </w:r>
            <w:r w:rsidRPr="00706754">
              <w:rPr>
                <w14:ligatures w14:val="none"/>
              </w:rPr>
              <w:t xml:space="preserve">Head of Realistic Medicine Policy Team, </w:t>
            </w:r>
            <w:r w:rsidR="00714FA8" w:rsidRPr="00706754">
              <w:rPr>
                <w14:ligatures w14:val="none"/>
              </w:rPr>
              <w:br/>
            </w:r>
            <w:r w:rsidR="00C40E67" w:rsidRPr="00706754">
              <w:t xml:space="preserve">Scottish Government </w:t>
            </w:r>
            <w:hyperlink r:id="rId15" w:history="1">
              <w:r w:rsidR="00D96514" w:rsidRPr="00706754">
                <w:rPr>
                  <w:rStyle w:val="Hyperlink"/>
                  <w14:ligatures w14:val="none"/>
                </w:rPr>
                <w:t>craig.bell@gov.scot</w:t>
              </w:r>
            </w:hyperlink>
          </w:p>
          <w:p w14:paraId="003311A8" w14:textId="77777777" w:rsidR="002C702D" w:rsidRPr="00706754" w:rsidRDefault="002C702D" w:rsidP="00B15943"/>
        </w:tc>
      </w:tr>
      <w:tr w:rsidR="002C702D" w:rsidRPr="00706754" w14:paraId="4EA063D7" w14:textId="77777777" w:rsidTr="00400565">
        <w:tc>
          <w:tcPr>
            <w:tcW w:w="1418" w:type="dxa"/>
          </w:tcPr>
          <w:p w14:paraId="65C9F17D" w14:textId="6D073036" w:rsidR="002C702D" w:rsidRPr="00706754" w:rsidRDefault="00400565" w:rsidP="00B15943">
            <w:r w:rsidRPr="00706754">
              <w:rPr>
                <w:b/>
                <w:bCs/>
              </w:rPr>
              <w:t>Author</w:t>
            </w:r>
            <w:r w:rsidR="002C702D" w:rsidRPr="00706754">
              <w:t xml:space="preserve"> </w:t>
            </w:r>
            <w:r w:rsidR="00194995" w:rsidRPr="00706754">
              <w:br/>
            </w:r>
          </w:p>
          <w:p w14:paraId="20D690C4" w14:textId="6715C033" w:rsidR="00C40E67" w:rsidRPr="00706754" w:rsidRDefault="00C40E67" w:rsidP="00B15943"/>
        </w:tc>
        <w:tc>
          <w:tcPr>
            <w:tcW w:w="7598" w:type="dxa"/>
          </w:tcPr>
          <w:p w14:paraId="63942B6F" w14:textId="77777777" w:rsidR="00D96514" w:rsidRDefault="00F24E4C" w:rsidP="00B15943">
            <w:r w:rsidRPr="00F24E4C">
              <w:t>Evidence search and summaries are authored by the Information Scientists in Healthcare Improvement Scotland (HIS), with support from colleagues in the HIS Research and Information Service</w:t>
            </w:r>
          </w:p>
          <w:p w14:paraId="5B1BA546" w14:textId="6B983B60" w:rsidR="00F24E4C" w:rsidRPr="00706754" w:rsidRDefault="00F24E4C" w:rsidP="00B15943"/>
        </w:tc>
      </w:tr>
      <w:tr w:rsidR="002C702D" w:rsidRPr="001636EF" w14:paraId="2256D7A5" w14:textId="77777777" w:rsidTr="00400565">
        <w:tc>
          <w:tcPr>
            <w:tcW w:w="1418" w:type="dxa"/>
          </w:tcPr>
          <w:p w14:paraId="7A232125" w14:textId="2232B86B" w:rsidR="002C702D" w:rsidRPr="00706754" w:rsidRDefault="002C702D" w:rsidP="00B15943">
            <w:r w:rsidRPr="00706754">
              <w:rPr>
                <w:b/>
                <w:bCs/>
              </w:rPr>
              <w:t>Date</w:t>
            </w:r>
          </w:p>
        </w:tc>
        <w:tc>
          <w:tcPr>
            <w:tcW w:w="7598" w:type="dxa"/>
          </w:tcPr>
          <w:p w14:paraId="4D37F94C" w14:textId="11B30ED2" w:rsidR="002C702D" w:rsidRPr="001636EF" w:rsidRDefault="00706754" w:rsidP="00B15943">
            <w:r w:rsidRPr="00706754">
              <w:t>27 February</w:t>
            </w:r>
            <w:r w:rsidR="00A30E3E" w:rsidRPr="00706754">
              <w:t xml:space="preserve"> 2025</w:t>
            </w:r>
          </w:p>
          <w:p w14:paraId="30BB73D1" w14:textId="0CEEE8FC" w:rsidR="009F5963" w:rsidRPr="001636E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7F22C471" w14:textId="77777777" w:rsidR="0096257E" w:rsidRPr="001636EF" w:rsidRDefault="0096257E" w:rsidP="0096257E">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sdt>
      <w:sdtPr>
        <w:rPr>
          <w:rFonts w:eastAsiaTheme="minorEastAsia"/>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3B043296" w:rsidR="00A26312" w:rsidRPr="00EB239A" w:rsidRDefault="00A26312" w:rsidP="00114B58">
          <w:pPr>
            <w:pStyle w:val="TOCHeading"/>
            <w:tabs>
              <w:tab w:val="center" w:pos="4513"/>
            </w:tabs>
          </w:pPr>
          <w:r w:rsidRPr="00EB239A">
            <w:t>Contents</w:t>
          </w:r>
          <w:r w:rsidR="00114B58">
            <w:tab/>
          </w:r>
        </w:p>
        <w:p w14:paraId="5E1084BC" w14:textId="2A95E9E3" w:rsidR="00034BDF"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78756" w:history="1">
            <w:r w:rsidR="00034BDF" w:rsidRPr="00EC5B34">
              <w:rPr>
                <w:rStyle w:val="Hyperlink"/>
                <w:noProof/>
              </w:rPr>
              <w:t>1</w:t>
            </w:r>
            <w:r w:rsidR="00034BDF">
              <w:rPr>
                <w:rFonts w:asciiTheme="minorHAnsi" w:eastAsiaTheme="minorEastAsia" w:hAnsiTheme="minorHAnsi" w:cstheme="minorBidi"/>
                <w:noProof/>
                <w:shd w:val="clear" w:color="auto" w:fill="auto"/>
              </w:rPr>
              <w:tab/>
            </w:r>
            <w:r w:rsidR="00034BDF" w:rsidRPr="00EC5B34">
              <w:rPr>
                <w:rStyle w:val="Hyperlink"/>
                <w:noProof/>
              </w:rPr>
              <w:t>Title</w:t>
            </w:r>
            <w:r w:rsidR="00034BDF">
              <w:rPr>
                <w:noProof/>
                <w:webHidden/>
              </w:rPr>
              <w:tab/>
            </w:r>
            <w:r w:rsidR="00034BDF">
              <w:rPr>
                <w:noProof/>
                <w:webHidden/>
              </w:rPr>
              <w:fldChar w:fldCharType="begin"/>
            </w:r>
            <w:r w:rsidR="00034BDF">
              <w:rPr>
                <w:noProof/>
                <w:webHidden/>
              </w:rPr>
              <w:instrText xml:space="preserve"> PAGEREF _Toc197678756 \h </w:instrText>
            </w:r>
            <w:r w:rsidR="00034BDF">
              <w:rPr>
                <w:noProof/>
                <w:webHidden/>
              </w:rPr>
            </w:r>
            <w:r w:rsidR="00034BDF">
              <w:rPr>
                <w:noProof/>
                <w:webHidden/>
              </w:rPr>
              <w:fldChar w:fldCharType="separate"/>
            </w:r>
            <w:r w:rsidR="00034BDF">
              <w:rPr>
                <w:noProof/>
                <w:webHidden/>
              </w:rPr>
              <w:t>2</w:t>
            </w:r>
            <w:r w:rsidR="00034BDF">
              <w:rPr>
                <w:noProof/>
                <w:webHidden/>
              </w:rPr>
              <w:fldChar w:fldCharType="end"/>
            </w:r>
          </w:hyperlink>
        </w:p>
        <w:p w14:paraId="3AC0F916" w14:textId="78CD7C4C" w:rsidR="00034BDF" w:rsidRDefault="00034BDF">
          <w:pPr>
            <w:pStyle w:val="TOC1"/>
            <w:tabs>
              <w:tab w:val="left" w:pos="480"/>
              <w:tab w:val="right" w:leader="dot" w:pos="9016"/>
            </w:tabs>
            <w:rPr>
              <w:rFonts w:asciiTheme="minorHAnsi" w:eastAsiaTheme="minorEastAsia" w:hAnsiTheme="minorHAnsi" w:cstheme="minorBidi"/>
              <w:noProof/>
              <w:shd w:val="clear" w:color="auto" w:fill="auto"/>
            </w:rPr>
          </w:pPr>
          <w:hyperlink w:anchor="_Toc197678757" w:history="1">
            <w:r w:rsidRPr="00EC5B34">
              <w:rPr>
                <w:rStyle w:val="Hyperlink"/>
                <w:noProof/>
              </w:rPr>
              <w:t>2</w:t>
            </w:r>
            <w:r>
              <w:rPr>
                <w:rFonts w:asciiTheme="minorHAnsi" w:eastAsiaTheme="minorEastAsia" w:hAnsiTheme="minorHAnsi" w:cstheme="minorBidi"/>
                <w:noProof/>
                <w:shd w:val="clear" w:color="auto" w:fill="auto"/>
              </w:rPr>
              <w:tab/>
            </w:r>
            <w:r w:rsidRPr="00EC5B34">
              <w:rPr>
                <w:rStyle w:val="Hyperlink"/>
                <w:noProof/>
              </w:rPr>
              <w:t>Questions</w:t>
            </w:r>
            <w:r>
              <w:rPr>
                <w:noProof/>
                <w:webHidden/>
              </w:rPr>
              <w:tab/>
            </w:r>
            <w:r>
              <w:rPr>
                <w:noProof/>
                <w:webHidden/>
              </w:rPr>
              <w:fldChar w:fldCharType="begin"/>
            </w:r>
            <w:r>
              <w:rPr>
                <w:noProof/>
                <w:webHidden/>
              </w:rPr>
              <w:instrText xml:space="preserve"> PAGEREF _Toc197678757 \h </w:instrText>
            </w:r>
            <w:r>
              <w:rPr>
                <w:noProof/>
                <w:webHidden/>
              </w:rPr>
            </w:r>
            <w:r>
              <w:rPr>
                <w:noProof/>
                <w:webHidden/>
              </w:rPr>
              <w:fldChar w:fldCharType="separate"/>
            </w:r>
            <w:r>
              <w:rPr>
                <w:noProof/>
                <w:webHidden/>
              </w:rPr>
              <w:t>2</w:t>
            </w:r>
            <w:r>
              <w:rPr>
                <w:noProof/>
                <w:webHidden/>
              </w:rPr>
              <w:fldChar w:fldCharType="end"/>
            </w:r>
          </w:hyperlink>
        </w:p>
        <w:p w14:paraId="1820A433" w14:textId="1B6AD827" w:rsidR="00034BDF" w:rsidRDefault="00034BDF">
          <w:pPr>
            <w:pStyle w:val="TOC1"/>
            <w:tabs>
              <w:tab w:val="left" w:pos="480"/>
              <w:tab w:val="right" w:leader="dot" w:pos="9016"/>
            </w:tabs>
            <w:rPr>
              <w:rFonts w:asciiTheme="minorHAnsi" w:eastAsiaTheme="minorEastAsia" w:hAnsiTheme="minorHAnsi" w:cstheme="minorBidi"/>
              <w:noProof/>
              <w:shd w:val="clear" w:color="auto" w:fill="auto"/>
            </w:rPr>
          </w:pPr>
          <w:hyperlink w:anchor="_Toc197678758" w:history="1">
            <w:r w:rsidRPr="00EC5B34">
              <w:rPr>
                <w:rStyle w:val="Hyperlink"/>
                <w:noProof/>
              </w:rPr>
              <w:t>3</w:t>
            </w:r>
            <w:r>
              <w:rPr>
                <w:rFonts w:asciiTheme="minorHAnsi" w:eastAsiaTheme="minorEastAsia" w:hAnsiTheme="minorHAnsi" w:cstheme="minorBidi"/>
                <w:noProof/>
                <w:shd w:val="clear" w:color="auto" w:fill="auto"/>
              </w:rPr>
              <w:tab/>
            </w:r>
            <w:r w:rsidRPr="00EC5B34">
              <w:rPr>
                <w:rStyle w:val="Hyperlink"/>
                <w:noProof/>
              </w:rPr>
              <w:t>Method and approach</w:t>
            </w:r>
            <w:r>
              <w:rPr>
                <w:noProof/>
                <w:webHidden/>
              </w:rPr>
              <w:tab/>
            </w:r>
            <w:r>
              <w:rPr>
                <w:noProof/>
                <w:webHidden/>
              </w:rPr>
              <w:fldChar w:fldCharType="begin"/>
            </w:r>
            <w:r>
              <w:rPr>
                <w:noProof/>
                <w:webHidden/>
              </w:rPr>
              <w:instrText xml:space="preserve"> PAGEREF _Toc197678758 \h </w:instrText>
            </w:r>
            <w:r>
              <w:rPr>
                <w:noProof/>
                <w:webHidden/>
              </w:rPr>
            </w:r>
            <w:r>
              <w:rPr>
                <w:noProof/>
                <w:webHidden/>
              </w:rPr>
              <w:fldChar w:fldCharType="separate"/>
            </w:r>
            <w:r>
              <w:rPr>
                <w:noProof/>
                <w:webHidden/>
              </w:rPr>
              <w:t>2</w:t>
            </w:r>
            <w:r>
              <w:rPr>
                <w:noProof/>
                <w:webHidden/>
              </w:rPr>
              <w:fldChar w:fldCharType="end"/>
            </w:r>
          </w:hyperlink>
        </w:p>
        <w:p w14:paraId="3747FEE3" w14:textId="629011BD" w:rsidR="00034BDF" w:rsidRDefault="00034BDF">
          <w:pPr>
            <w:pStyle w:val="TOC1"/>
            <w:tabs>
              <w:tab w:val="left" w:pos="480"/>
              <w:tab w:val="right" w:leader="dot" w:pos="9016"/>
            </w:tabs>
            <w:rPr>
              <w:rFonts w:asciiTheme="minorHAnsi" w:eastAsiaTheme="minorEastAsia" w:hAnsiTheme="minorHAnsi" w:cstheme="minorBidi"/>
              <w:noProof/>
              <w:shd w:val="clear" w:color="auto" w:fill="auto"/>
            </w:rPr>
          </w:pPr>
          <w:hyperlink w:anchor="_Toc197678759" w:history="1">
            <w:r w:rsidRPr="00EC5B34">
              <w:rPr>
                <w:rStyle w:val="Hyperlink"/>
                <w:noProof/>
              </w:rPr>
              <w:t>4</w:t>
            </w:r>
            <w:r>
              <w:rPr>
                <w:rFonts w:asciiTheme="minorHAnsi" w:eastAsiaTheme="minorEastAsia" w:hAnsiTheme="minorHAnsi" w:cstheme="minorBidi"/>
                <w:noProof/>
                <w:shd w:val="clear" w:color="auto" w:fill="auto"/>
              </w:rPr>
              <w:tab/>
            </w:r>
            <w:r w:rsidRPr="00EC5B34">
              <w:rPr>
                <w:rStyle w:val="Hyperlink"/>
                <w:noProof/>
              </w:rPr>
              <w:t>Referral criteria</w:t>
            </w:r>
            <w:r>
              <w:rPr>
                <w:noProof/>
                <w:webHidden/>
              </w:rPr>
              <w:tab/>
            </w:r>
            <w:r>
              <w:rPr>
                <w:noProof/>
                <w:webHidden/>
              </w:rPr>
              <w:fldChar w:fldCharType="begin"/>
            </w:r>
            <w:r>
              <w:rPr>
                <w:noProof/>
                <w:webHidden/>
              </w:rPr>
              <w:instrText xml:space="preserve"> PAGEREF _Toc197678759 \h </w:instrText>
            </w:r>
            <w:r>
              <w:rPr>
                <w:noProof/>
                <w:webHidden/>
              </w:rPr>
            </w:r>
            <w:r>
              <w:rPr>
                <w:noProof/>
                <w:webHidden/>
              </w:rPr>
              <w:fldChar w:fldCharType="separate"/>
            </w:r>
            <w:r>
              <w:rPr>
                <w:noProof/>
                <w:webHidden/>
              </w:rPr>
              <w:t>2</w:t>
            </w:r>
            <w:r>
              <w:rPr>
                <w:noProof/>
                <w:webHidden/>
              </w:rPr>
              <w:fldChar w:fldCharType="end"/>
            </w:r>
          </w:hyperlink>
        </w:p>
        <w:p w14:paraId="600A1372" w14:textId="41631955" w:rsidR="00034BDF" w:rsidRDefault="00034BDF">
          <w:pPr>
            <w:pStyle w:val="TOC1"/>
            <w:tabs>
              <w:tab w:val="left" w:pos="480"/>
              <w:tab w:val="right" w:leader="dot" w:pos="9016"/>
            </w:tabs>
            <w:rPr>
              <w:rFonts w:asciiTheme="minorHAnsi" w:eastAsiaTheme="minorEastAsia" w:hAnsiTheme="minorHAnsi" w:cstheme="minorBidi"/>
              <w:noProof/>
              <w:shd w:val="clear" w:color="auto" w:fill="auto"/>
            </w:rPr>
          </w:pPr>
          <w:hyperlink w:anchor="_Toc197678760" w:history="1">
            <w:r w:rsidRPr="00EC5B34">
              <w:rPr>
                <w:rStyle w:val="Hyperlink"/>
                <w:noProof/>
              </w:rPr>
              <w:t>5</w:t>
            </w:r>
            <w:r>
              <w:rPr>
                <w:rFonts w:asciiTheme="minorHAnsi" w:eastAsiaTheme="minorEastAsia" w:hAnsiTheme="minorHAnsi" w:cstheme="minorBidi"/>
                <w:noProof/>
                <w:shd w:val="clear" w:color="auto" w:fill="auto"/>
              </w:rPr>
              <w:tab/>
            </w:r>
            <w:r w:rsidRPr="00EC5B34">
              <w:rPr>
                <w:rStyle w:val="Hyperlink"/>
                <w:noProof/>
              </w:rPr>
              <w:t>Benefits</w:t>
            </w:r>
            <w:r>
              <w:rPr>
                <w:noProof/>
                <w:webHidden/>
              </w:rPr>
              <w:tab/>
            </w:r>
            <w:r>
              <w:rPr>
                <w:noProof/>
                <w:webHidden/>
              </w:rPr>
              <w:fldChar w:fldCharType="begin"/>
            </w:r>
            <w:r>
              <w:rPr>
                <w:noProof/>
                <w:webHidden/>
              </w:rPr>
              <w:instrText xml:space="preserve"> PAGEREF _Toc197678760 \h </w:instrText>
            </w:r>
            <w:r>
              <w:rPr>
                <w:noProof/>
                <w:webHidden/>
              </w:rPr>
            </w:r>
            <w:r>
              <w:rPr>
                <w:noProof/>
                <w:webHidden/>
              </w:rPr>
              <w:fldChar w:fldCharType="separate"/>
            </w:r>
            <w:r>
              <w:rPr>
                <w:noProof/>
                <w:webHidden/>
              </w:rPr>
              <w:t>3</w:t>
            </w:r>
            <w:r>
              <w:rPr>
                <w:noProof/>
                <w:webHidden/>
              </w:rPr>
              <w:fldChar w:fldCharType="end"/>
            </w:r>
          </w:hyperlink>
        </w:p>
        <w:p w14:paraId="7D98D31A" w14:textId="1162360F" w:rsidR="00034BDF" w:rsidRDefault="00034BDF">
          <w:pPr>
            <w:pStyle w:val="TOC1"/>
            <w:tabs>
              <w:tab w:val="left" w:pos="480"/>
              <w:tab w:val="right" w:leader="dot" w:pos="9016"/>
            </w:tabs>
            <w:rPr>
              <w:rFonts w:asciiTheme="minorHAnsi" w:eastAsiaTheme="minorEastAsia" w:hAnsiTheme="minorHAnsi" w:cstheme="minorBidi"/>
              <w:noProof/>
              <w:shd w:val="clear" w:color="auto" w:fill="auto"/>
            </w:rPr>
          </w:pPr>
          <w:hyperlink w:anchor="_Toc197678761" w:history="1">
            <w:r w:rsidRPr="00EC5B34">
              <w:rPr>
                <w:rStyle w:val="Hyperlink"/>
                <w:noProof/>
              </w:rPr>
              <w:t>6</w:t>
            </w:r>
            <w:r>
              <w:rPr>
                <w:rFonts w:asciiTheme="minorHAnsi" w:eastAsiaTheme="minorEastAsia" w:hAnsiTheme="minorHAnsi" w:cstheme="minorBidi"/>
                <w:noProof/>
                <w:shd w:val="clear" w:color="auto" w:fill="auto"/>
              </w:rPr>
              <w:tab/>
            </w:r>
            <w:r w:rsidRPr="00EC5B34">
              <w:rPr>
                <w:rStyle w:val="Hyperlink"/>
                <w:noProof/>
              </w:rPr>
              <w:t>Risks and complications</w:t>
            </w:r>
            <w:r>
              <w:rPr>
                <w:noProof/>
                <w:webHidden/>
              </w:rPr>
              <w:tab/>
            </w:r>
            <w:r>
              <w:rPr>
                <w:noProof/>
                <w:webHidden/>
              </w:rPr>
              <w:fldChar w:fldCharType="begin"/>
            </w:r>
            <w:r>
              <w:rPr>
                <w:noProof/>
                <w:webHidden/>
              </w:rPr>
              <w:instrText xml:space="preserve"> PAGEREF _Toc197678761 \h </w:instrText>
            </w:r>
            <w:r>
              <w:rPr>
                <w:noProof/>
                <w:webHidden/>
              </w:rPr>
            </w:r>
            <w:r>
              <w:rPr>
                <w:noProof/>
                <w:webHidden/>
              </w:rPr>
              <w:fldChar w:fldCharType="separate"/>
            </w:r>
            <w:r>
              <w:rPr>
                <w:noProof/>
                <w:webHidden/>
              </w:rPr>
              <w:t>3</w:t>
            </w:r>
            <w:r>
              <w:rPr>
                <w:noProof/>
                <w:webHidden/>
              </w:rPr>
              <w:fldChar w:fldCharType="end"/>
            </w:r>
          </w:hyperlink>
        </w:p>
        <w:p w14:paraId="6AE792B7" w14:textId="7B12B794" w:rsidR="00034BDF" w:rsidRDefault="00034BDF">
          <w:pPr>
            <w:pStyle w:val="TOC1"/>
            <w:tabs>
              <w:tab w:val="left" w:pos="480"/>
              <w:tab w:val="right" w:leader="dot" w:pos="9016"/>
            </w:tabs>
            <w:rPr>
              <w:rFonts w:asciiTheme="minorHAnsi" w:eastAsiaTheme="minorEastAsia" w:hAnsiTheme="minorHAnsi" w:cstheme="minorBidi"/>
              <w:noProof/>
              <w:shd w:val="clear" w:color="auto" w:fill="auto"/>
            </w:rPr>
          </w:pPr>
          <w:hyperlink w:anchor="_Toc197678762" w:history="1">
            <w:r w:rsidRPr="00EC5B34">
              <w:rPr>
                <w:rStyle w:val="Hyperlink"/>
                <w:noProof/>
              </w:rPr>
              <w:t>7</w:t>
            </w:r>
            <w:r>
              <w:rPr>
                <w:rFonts w:asciiTheme="minorHAnsi" w:eastAsiaTheme="minorEastAsia" w:hAnsiTheme="minorHAnsi" w:cstheme="minorBidi"/>
                <w:noProof/>
                <w:shd w:val="clear" w:color="auto" w:fill="auto"/>
              </w:rPr>
              <w:tab/>
            </w:r>
            <w:r w:rsidRPr="00EC5B34">
              <w:rPr>
                <w:rStyle w:val="Hyperlink"/>
                <w:noProof/>
              </w:rPr>
              <w:t>References</w:t>
            </w:r>
            <w:r>
              <w:rPr>
                <w:noProof/>
                <w:webHidden/>
              </w:rPr>
              <w:tab/>
            </w:r>
            <w:r>
              <w:rPr>
                <w:noProof/>
                <w:webHidden/>
              </w:rPr>
              <w:fldChar w:fldCharType="begin"/>
            </w:r>
            <w:r>
              <w:rPr>
                <w:noProof/>
                <w:webHidden/>
              </w:rPr>
              <w:instrText xml:space="preserve"> PAGEREF _Toc197678762 \h </w:instrText>
            </w:r>
            <w:r>
              <w:rPr>
                <w:noProof/>
                <w:webHidden/>
              </w:rPr>
            </w:r>
            <w:r>
              <w:rPr>
                <w:noProof/>
                <w:webHidden/>
              </w:rPr>
              <w:fldChar w:fldCharType="separate"/>
            </w:r>
            <w:r>
              <w:rPr>
                <w:noProof/>
                <w:webHidden/>
              </w:rPr>
              <w:t>5</w:t>
            </w:r>
            <w:r>
              <w:rPr>
                <w:noProof/>
                <w:webHidden/>
              </w:rPr>
              <w:fldChar w:fldCharType="end"/>
            </w:r>
          </w:hyperlink>
        </w:p>
        <w:p w14:paraId="50F46380" w14:textId="6E03E818" w:rsidR="00034BDF" w:rsidRDefault="00034BDF">
          <w:pPr>
            <w:pStyle w:val="TOC1"/>
            <w:tabs>
              <w:tab w:val="left" w:pos="480"/>
              <w:tab w:val="right" w:leader="dot" w:pos="9016"/>
            </w:tabs>
            <w:rPr>
              <w:rFonts w:asciiTheme="minorHAnsi" w:eastAsiaTheme="minorEastAsia" w:hAnsiTheme="minorHAnsi" w:cstheme="minorBidi"/>
              <w:noProof/>
              <w:shd w:val="clear" w:color="auto" w:fill="auto"/>
            </w:rPr>
          </w:pPr>
          <w:hyperlink w:anchor="_Toc197678763" w:history="1">
            <w:r w:rsidRPr="00EC5B34">
              <w:rPr>
                <w:rStyle w:val="Hyperlink"/>
                <w:noProof/>
              </w:rPr>
              <w:t>8</w:t>
            </w:r>
            <w:r>
              <w:rPr>
                <w:rFonts w:asciiTheme="minorHAnsi" w:eastAsiaTheme="minorEastAsia" w:hAnsiTheme="minorHAnsi" w:cstheme="minorBidi"/>
                <w:noProof/>
                <w:shd w:val="clear" w:color="auto" w:fill="auto"/>
              </w:rPr>
              <w:tab/>
            </w:r>
            <w:r w:rsidRPr="00EC5B34">
              <w:rPr>
                <w:rStyle w:val="Hyperlink"/>
                <w:noProof/>
              </w:rPr>
              <w:t>Appendices</w:t>
            </w:r>
            <w:r>
              <w:rPr>
                <w:noProof/>
                <w:webHidden/>
              </w:rPr>
              <w:tab/>
            </w:r>
            <w:r>
              <w:rPr>
                <w:noProof/>
                <w:webHidden/>
              </w:rPr>
              <w:fldChar w:fldCharType="begin"/>
            </w:r>
            <w:r>
              <w:rPr>
                <w:noProof/>
                <w:webHidden/>
              </w:rPr>
              <w:instrText xml:space="preserve"> PAGEREF _Toc197678763 \h </w:instrText>
            </w:r>
            <w:r>
              <w:rPr>
                <w:noProof/>
                <w:webHidden/>
              </w:rPr>
            </w:r>
            <w:r>
              <w:rPr>
                <w:noProof/>
                <w:webHidden/>
              </w:rPr>
              <w:fldChar w:fldCharType="separate"/>
            </w:r>
            <w:r>
              <w:rPr>
                <w:noProof/>
                <w:webHidden/>
              </w:rPr>
              <w:t>6</w:t>
            </w:r>
            <w:r>
              <w:rPr>
                <w:noProof/>
                <w:webHidden/>
              </w:rPr>
              <w:fldChar w:fldCharType="end"/>
            </w:r>
          </w:hyperlink>
        </w:p>
        <w:p w14:paraId="4A9A0A6E" w14:textId="6E537792" w:rsidR="00034BDF" w:rsidRDefault="00034BDF">
          <w:pPr>
            <w:pStyle w:val="TOC2"/>
            <w:tabs>
              <w:tab w:val="left" w:pos="960"/>
              <w:tab w:val="right" w:leader="dot" w:pos="9016"/>
            </w:tabs>
            <w:rPr>
              <w:rFonts w:asciiTheme="minorHAnsi" w:eastAsiaTheme="minorEastAsia" w:hAnsiTheme="minorHAnsi" w:cstheme="minorBidi"/>
              <w:noProof/>
              <w:shd w:val="clear" w:color="auto" w:fill="auto"/>
            </w:rPr>
          </w:pPr>
          <w:hyperlink w:anchor="_Toc197678764" w:history="1">
            <w:r w:rsidRPr="00EC5B34">
              <w:rPr>
                <w:rStyle w:val="Hyperlink"/>
                <w:noProof/>
              </w:rPr>
              <w:t>8.1</w:t>
            </w:r>
            <w:r>
              <w:rPr>
                <w:rFonts w:asciiTheme="minorHAnsi" w:eastAsiaTheme="minorEastAsia" w:hAnsiTheme="minorHAnsi" w:cstheme="minorBidi"/>
                <w:noProof/>
                <w:shd w:val="clear" w:color="auto" w:fill="auto"/>
              </w:rPr>
              <w:tab/>
            </w:r>
            <w:r w:rsidRPr="00EC5B34">
              <w:rPr>
                <w:rStyle w:val="Hyperlink"/>
                <w:noProof/>
              </w:rPr>
              <w:t>Appendix 1 – Searching and screening method</w:t>
            </w:r>
            <w:r>
              <w:rPr>
                <w:noProof/>
                <w:webHidden/>
              </w:rPr>
              <w:tab/>
            </w:r>
            <w:r>
              <w:rPr>
                <w:noProof/>
                <w:webHidden/>
              </w:rPr>
              <w:fldChar w:fldCharType="begin"/>
            </w:r>
            <w:r>
              <w:rPr>
                <w:noProof/>
                <w:webHidden/>
              </w:rPr>
              <w:instrText xml:space="preserve"> PAGEREF _Toc197678764 \h </w:instrText>
            </w:r>
            <w:r>
              <w:rPr>
                <w:noProof/>
                <w:webHidden/>
              </w:rPr>
            </w:r>
            <w:r>
              <w:rPr>
                <w:noProof/>
                <w:webHidden/>
              </w:rPr>
              <w:fldChar w:fldCharType="separate"/>
            </w:r>
            <w:r>
              <w:rPr>
                <w:noProof/>
                <w:webHidden/>
              </w:rPr>
              <w:t>6</w:t>
            </w:r>
            <w:r>
              <w:rPr>
                <w:noProof/>
                <w:webHidden/>
              </w:rPr>
              <w:fldChar w:fldCharType="end"/>
            </w:r>
          </w:hyperlink>
        </w:p>
        <w:p w14:paraId="128EEB24" w14:textId="7C5C8E09" w:rsidR="00034BDF" w:rsidRDefault="00034BDF">
          <w:pPr>
            <w:pStyle w:val="TOC2"/>
            <w:tabs>
              <w:tab w:val="left" w:pos="960"/>
              <w:tab w:val="right" w:leader="dot" w:pos="9016"/>
            </w:tabs>
            <w:rPr>
              <w:rFonts w:asciiTheme="minorHAnsi" w:eastAsiaTheme="minorEastAsia" w:hAnsiTheme="minorHAnsi" w:cstheme="minorBidi"/>
              <w:noProof/>
              <w:shd w:val="clear" w:color="auto" w:fill="auto"/>
            </w:rPr>
          </w:pPr>
          <w:hyperlink w:anchor="_Toc197678765" w:history="1">
            <w:r w:rsidRPr="00EC5B34">
              <w:rPr>
                <w:rStyle w:val="Hyperlink"/>
                <w:noProof/>
              </w:rPr>
              <w:t>8.2</w:t>
            </w:r>
            <w:r>
              <w:rPr>
                <w:rFonts w:asciiTheme="minorHAnsi" w:eastAsiaTheme="minorEastAsia" w:hAnsiTheme="minorHAnsi" w:cstheme="minorBidi"/>
                <w:noProof/>
                <w:shd w:val="clear" w:color="auto" w:fill="auto"/>
              </w:rPr>
              <w:tab/>
            </w:r>
            <w:r w:rsidRPr="00EC5B34">
              <w:rPr>
                <w:rStyle w:val="Hyperlink"/>
                <w:noProof/>
              </w:rPr>
              <w:t>Appendix 2 – Search strategy</w:t>
            </w:r>
            <w:r>
              <w:rPr>
                <w:noProof/>
                <w:webHidden/>
              </w:rPr>
              <w:tab/>
            </w:r>
            <w:r>
              <w:rPr>
                <w:noProof/>
                <w:webHidden/>
              </w:rPr>
              <w:fldChar w:fldCharType="begin"/>
            </w:r>
            <w:r>
              <w:rPr>
                <w:noProof/>
                <w:webHidden/>
              </w:rPr>
              <w:instrText xml:space="preserve"> PAGEREF _Toc197678765 \h </w:instrText>
            </w:r>
            <w:r>
              <w:rPr>
                <w:noProof/>
                <w:webHidden/>
              </w:rPr>
            </w:r>
            <w:r>
              <w:rPr>
                <w:noProof/>
                <w:webHidden/>
              </w:rPr>
              <w:fldChar w:fldCharType="separate"/>
            </w:r>
            <w:r>
              <w:rPr>
                <w:noProof/>
                <w:webHidden/>
              </w:rPr>
              <w:t>6</w:t>
            </w:r>
            <w:r>
              <w:rPr>
                <w:noProof/>
                <w:webHidden/>
              </w:rPr>
              <w:fldChar w:fldCharType="end"/>
            </w:r>
          </w:hyperlink>
        </w:p>
        <w:p w14:paraId="25060BC4" w14:textId="0FDF7B01"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0" w:name="_Toc197678756"/>
      <w:r w:rsidRPr="00EB620C">
        <w:lastRenderedPageBreak/>
        <w:t>Title</w:t>
      </w:r>
      <w:bookmarkEnd w:id="0"/>
    </w:p>
    <w:p w14:paraId="3F209392" w14:textId="7AE78487" w:rsidR="003E1514" w:rsidRPr="001636EF" w:rsidRDefault="00CD09E3" w:rsidP="00B15943">
      <w:r>
        <w:t>Rhinoplasty</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1" w:name="_Toc197678757"/>
      <w:bookmarkStart w:id="2" w:name="_Toc182494402"/>
      <w:bookmarkStart w:id="3" w:name="_Toc182801996"/>
      <w:r w:rsidRPr="001636EF">
        <w:t>Questions</w:t>
      </w:r>
      <w:bookmarkEnd w:id="1"/>
    </w:p>
    <w:p w14:paraId="690D3651" w14:textId="7F05531C" w:rsidR="00665F36" w:rsidRPr="001636EF" w:rsidRDefault="00665F36" w:rsidP="00956572">
      <w:pPr>
        <w:pStyle w:val="ListParagraph"/>
      </w:pPr>
      <w:r w:rsidRPr="001636EF">
        <w:t xml:space="preserve">What does available evidence and guidance indicate are </w:t>
      </w:r>
      <w:r w:rsidRPr="001636EF">
        <w:rPr>
          <w:b/>
          <w:bCs/>
        </w:rPr>
        <w:t>appropriate referral criteria for this procedure</w:t>
      </w:r>
      <w:r w:rsidRPr="001636EF">
        <w:t>? Limit</w:t>
      </w:r>
      <w:r w:rsidR="009900DE">
        <w:t>ed</w:t>
      </w:r>
      <w:r w:rsidRPr="001636EF">
        <w:t xml:space="preserve"> to evidence and guidance relating to procedures that are not purely cosmetic in nature, most likely conducted using publicly funded or insurance-funded resources.</w:t>
      </w:r>
    </w:p>
    <w:p w14:paraId="3AE9AA07" w14:textId="1527F94B" w:rsidR="00665F36" w:rsidRPr="001636EF" w:rsidRDefault="00665F36" w:rsidP="00956572">
      <w:pPr>
        <w:pStyle w:val="ListParagraph"/>
      </w:pPr>
      <w:r w:rsidRPr="001636EF">
        <w:t xml:space="preserve">What types of </w:t>
      </w:r>
      <w:r w:rsidRPr="001636EF">
        <w:rPr>
          <w:b/>
          <w:bCs/>
        </w:rPr>
        <w:t>benefits</w:t>
      </w:r>
      <w:r w:rsidR="003B1908">
        <w:rPr>
          <w:b/>
          <w:bCs/>
        </w:rPr>
        <w:t>, risks and complications</w:t>
      </w:r>
      <w:r w:rsidRPr="001636EF">
        <w:t xml:space="preserve"> can arise from this procedure, and how likely are they?</w:t>
      </w:r>
    </w:p>
    <w:p w14:paraId="6EBD1779" w14:textId="39937083" w:rsidR="00351EDD" w:rsidRPr="001636EF" w:rsidRDefault="00665F36" w:rsidP="00956572">
      <w:pPr>
        <w:pStyle w:val="ListParagraph"/>
      </w:pPr>
      <w:r w:rsidRPr="001636EF">
        <w:t xml:space="preserve">What factors and </w:t>
      </w:r>
      <w:r w:rsidR="00E13846">
        <w:t>individual</w:t>
      </w:r>
      <w:r w:rsidRPr="001636EF">
        <w:t xml:space="preserve"> characteristics are the</w:t>
      </w:r>
      <w:r w:rsidRPr="001636EF">
        <w:rPr>
          <w:b/>
          <w:bCs/>
        </w:rPr>
        <w:t xml:space="preserve"> strongest predictors of benefit or risk </w:t>
      </w:r>
      <w:r w:rsidRPr="001636EF">
        <w:t>from this procedure?</w:t>
      </w:r>
    </w:p>
    <w:p w14:paraId="312C97E6" w14:textId="4B1E2187" w:rsidR="00665F36" w:rsidRPr="001636EF" w:rsidRDefault="00665F36" w:rsidP="00956572">
      <w:pPr>
        <w:pStyle w:val="ListParagraph"/>
      </w:pPr>
      <w:r w:rsidRPr="001636EF">
        <w:t xml:space="preserve">What factors and </w:t>
      </w:r>
      <w:r w:rsidR="00E13846">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4" w:name="_Toc197678758"/>
      <w:r w:rsidRPr="001636EF">
        <w:t>Method</w:t>
      </w:r>
      <w:r w:rsidR="005730D2" w:rsidRPr="001636EF">
        <w:t xml:space="preserve"> and </w:t>
      </w:r>
      <w:r w:rsidRPr="001636EF">
        <w:t>approach</w:t>
      </w:r>
      <w:bookmarkEnd w:id="2"/>
      <w:bookmarkEnd w:id="3"/>
      <w:bookmarkEnd w:id="4"/>
    </w:p>
    <w:p w14:paraId="1BCD62DF" w14:textId="2EF25153"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ten years and English language publications and websites. We screened the literature search results for relevance to the topic. </w:t>
      </w:r>
      <w:r w:rsidR="00EF2068">
        <w:t>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E13846" w:rsidRPr="00E13846">
        <w:t>the following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Default="00AE7B08" w:rsidP="00EB620C">
      <w:pPr>
        <w:pStyle w:val="Heading1"/>
      </w:pPr>
      <w:bookmarkStart w:id="5" w:name="_Toc197678759"/>
      <w:r w:rsidRPr="001636EF">
        <w:t>Referral criteria</w:t>
      </w:r>
      <w:bookmarkEnd w:id="5"/>
    </w:p>
    <w:p w14:paraId="345B6AD2" w14:textId="78D381F1" w:rsidR="00631FC2" w:rsidRPr="00E10B42" w:rsidRDefault="00631FC2" w:rsidP="00491E77">
      <w:r w:rsidRPr="00E10B42">
        <w:t xml:space="preserve">No professional guidelines were identified from the British Association of Plastic, Reconstructive and Aesthetic Surgeons (BAPRAS). However, the BAPRAS </w:t>
      </w:r>
      <w:r w:rsidR="004D142C">
        <w:t xml:space="preserve">2025 </w:t>
      </w:r>
      <w:r w:rsidRPr="00E10B42">
        <w:t>procedure guide for patient information advises that nose operations can be performed for the following medical</w:t>
      </w:r>
      <w:r>
        <w:t xml:space="preserve"> or </w:t>
      </w:r>
      <w:r w:rsidRPr="00E10B42">
        <w:t>reconstructive reasons:</w:t>
      </w:r>
    </w:p>
    <w:p w14:paraId="321DCE0F" w14:textId="4F83C8AF" w:rsidR="00631FC2" w:rsidRPr="00491E77" w:rsidRDefault="00631FC2" w:rsidP="00491E77">
      <w:pPr>
        <w:pStyle w:val="ListParagraph"/>
      </w:pPr>
      <w:r w:rsidRPr="00E10B42">
        <w:t xml:space="preserve">facial trauma, to </w:t>
      </w:r>
      <w:r w:rsidRPr="00491E77">
        <w:t>repair a broken nose</w:t>
      </w:r>
      <w:r w:rsidR="00491E77">
        <w:t xml:space="preserve">, </w:t>
      </w:r>
      <w:r w:rsidR="00450C13">
        <w:t>and</w:t>
      </w:r>
    </w:p>
    <w:p w14:paraId="3C76F223" w14:textId="27B3FB6E" w:rsidR="00631FC2" w:rsidRPr="00E10B42" w:rsidRDefault="00631FC2" w:rsidP="00491E77">
      <w:pPr>
        <w:pStyle w:val="ListParagraph"/>
      </w:pPr>
      <w:r w:rsidRPr="00491E77">
        <w:t>breathing problems</w:t>
      </w:r>
      <w:r w:rsidRPr="00E10B42">
        <w:t>.</w:t>
      </w:r>
      <w:r w:rsidR="005D08D7">
        <w:fldChar w:fldCharType="begin"/>
      </w:r>
      <w:r w:rsidR="005D08D7">
        <w:instrText xml:space="preserve"> ADDIN EN.CITE &lt;EndNote&gt;&lt;Cite&gt;&lt;Author&gt;The British Association of Plastic Reconstructive and Aesthetic Surgeons (BAPRAS)&lt;/Author&gt;&lt;Year&gt;2025&lt;/Year&gt;&lt;RecNum&gt;44&lt;/RecNum&gt;&lt;DisplayText&gt;&lt;style face="superscript"&gt;1&lt;/style&gt;&lt;/DisplayText&gt;&lt;record&gt;&lt;rec-number&gt;44&lt;/rec-number&gt;&lt;foreign-keys&gt;&lt;key app="EN" db-id="2vpxedtx1a2atae55p6xfe9ls9tfw29ets59" timestamp="1740647889"&gt;44&lt;/key&gt;&lt;/foreign-keys&gt;&lt;ref-type name="Web Page"&gt;12&lt;/ref-type&gt;&lt;contributors&gt;&lt;authors&gt;&lt;author&gt;The British Association of Plastic Reconstructive and Aesthetic Surgeons (BAPRAS),&lt;/author&gt;&lt;/authors&gt;&lt;/contributors&gt;&lt;titles&gt;&lt;title&gt;Rhinoplasty (patient information)&lt;/title&gt;&lt;/titles&gt;&lt;dates&gt;&lt;year&gt;2025&lt;/year&gt;&lt;/dates&gt;&lt;urls&gt;&lt;related-urls&gt;&lt;url&gt;https://www.bapras.org.uk/public/patient-information/surgery-guides/rhinoplasty&lt;/url&gt;&lt;/related-urls&gt;&lt;/urls&gt;&lt;custom2&gt;2025 Feb 12&lt;/custom2&gt;&lt;/record&gt;&lt;/Cite&gt;&lt;/EndNote&gt;</w:instrText>
      </w:r>
      <w:r w:rsidR="005D08D7">
        <w:fldChar w:fldCharType="separate"/>
      </w:r>
      <w:r w:rsidR="005D08D7" w:rsidRPr="005D08D7">
        <w:rPr>
          <w:noProof/>
          <w:vertAlign w:val="superscript"/>
        </w:rPr>
        <w:t>1</w:t>
      </w:r>
      <w:r w:rsidR="005D08D7">
        <w:fldChar w:fldCharType="end"/>
      </w:r>
    </w:p>
    <w:p w14:paraId="3A33F6A4" w14:textId="25666185" w:rsidR="00631FC2" w:rsidRPr="00E10B42" w:rsidRDefault="00631FC2" w:rsidP="00631FC2">
      <w:r w:rsidRPr="00E10B42">
        <w:t xml:space="preserve">A 2024 </w:t>
      </w:r>
      <w:r w:rsidR="00450C13">
        <w:t>British Medical Journal (</w:t>
      </w:r>
      <w:r w:rsidRPr="00E10B42">
        <w:t>BMJ</w:t>
      </w:r>
      <w:r w:rsidR="00450C13">
        <w:t>)</w:t>
      </w:r>
      <w:r w:rsidRPr="00E10B42">
        <w:t xml:space="preserve"> Best Practice evidence overview confirms that rhinoplasty can be appropriate for surgical management of obstructive sleep apnoea.</w:t>
      </w:r>
      <w:r w:rsidR="006B0C20">
        <w:fldChar w:fldCharType="begin"/>
      </w:r>
      <w:r w:rsidR="006B0C20">
        <w:instrText xml:space="preserve"> ADDIN EN.CITE &lt;EndNote&gt;&lt;Cite&gt;&lt;Author&gt;BMJ Best Practice&lt;/Author&gt;&lt;Year&gt;2024&lt;/Year&gt;&lt;RecNum&gt;47&lt;/RecNum&gt;&lt;DisplayText&gt;&lt;style face="superscript"&gt;2&lt;/style&gt;&lt;/DisplayText&gt;&lt;record&gt;&lt;rec-number&gt;47&lt;/rec-number&gt;&lt;foreign-keys&gt;&lt;key app="EN" db-id="2vpxedtx1a2atae55p6xfe9ls9tfw29ets59" timestamp="1740661562"&gt;47&lt;/key&gt;&lt;/foreign-keys&gt;&lt;ref-type name="Web Page"&gt;12&lt;/ref-type&gt;&lt;contributors&gt;&lt;authors&gt;&lt;author&gt;BMJ Best Practice,&lt;/author&gt;&lt;/authors&gt;&lt;/contributors&gt;&lt;titles&gt;&lt;title&gt;Obstructive sleep apnoea in adults&lt;/title&gt;&lt;/titles&gt;&lt;dates&gt;&lt;year&gt;2024&lt;/year&gt;&lt;/dates&gt;&lt;urls&gt;&lt;related-urls&gt;&lt;url&gt;https://bestpractice.bmj.com/topics/en-gb/215/monitoring&lt;/url&gt;&lt;/related-urls&gt;&lt;/urls&gt;&lt;custom2&gt;2025 Feb 12&lt;/custom2&gt;&lt;/record&gt;&lt;/Cite&gt;&lt;/EndNote&gt;</w:instrText>
      </w:r>
      <w:r w:rsidR="006B0C20">
        <w:fldChar w:fldCharType="separate"/>
      </w:r>
      <w:r w:rsidR="006B0C20" w:rsidRPr="006B0C20">
        <w:rPr>
          <w:noProof/>
          <w:vertAlign w:val="superscript"/>
        </w:rPr>
        <w:t>2</w:t>
      </w:r>
      <w:r w:rsidR="006B0C20">
        <w:fldChar w:fldCharType="end"/>
      </w:r>
    </w:p>
    <w:p w14:paraId="7689C7D1" w14:textId="1ED4DBC2" w:rsidR="00631FC2" w:rsidRPr="00E10B42" w:rsidRDefault="00631FC2" w:rsidP="00631FC2">
      <w:r w:rsidRPr="00E10B42">
        <w:t xml:space="preserve">According to a </w:t>
      </w:r>
      <w:r>
        <w:t>2024 DynaMed</w:t>
      </w:r>
      <w:r w:rsidRPr="00E10B42">
        <w:t xml:space="preserve"> evidence overview, potential indicators for nasal surgery in obstructive sleep apnoea are:</w:t>
      </w:r>
    </w:p>
    <w:p w14:paraId="1EC39FC1" w14:textId="70A13905" w:rsidR="00631FC2" w:rsidRPr="00A06375" w:rsidRDefault="00631FC2" w:rsidP="00A06375">
      <w:pPr>
        <w:pStyle w:val="ListParagraph"/>
      </w:pPr>
      <w:r w:rsidRPr="00E10B42">
        <w:t xml:space="preserve">failed tolerance or </w:t>
      </w:r>
      <w:r w:rsidRPr="00A06375">
        <w:t>efficacy of continuous positive airway pressure device use</w:t>
      </w:r>
    </w:p>
    <w:p w14:paraId="51D46848" w14:textId="77777777" w:rsidR="00631FC2" w:rsidRPr="00A06375" w:rsidRDefault="00631FC2" w:rsidP="00A06375">
      <w:pPr>
        <w:pStyle w:val="ListParagraph"/>
      </w:pPr>
      <w:r w:rsidRPr="00A06375">
        <w:t>complications of device use</w:t>
      </w:r>
    </w:p>
    <w:p w14:paraId="5CB182B2" w14:textId="77777777" w:rsidR="00631FC2" w:rsidRPr="00A06375" w:rsidRDefault="00631FC2" w:rsidP="00A06375">
      <w:pPr>
        <w:pStyle w:val="ListParagraph"/>
      </w:pPr>
      <w:r w:rsidRPr="00A06375">
        <w:lastRenderedPageBreak/>
        <w:t>symptoms related to nasal mucosal abnormality</w:t>
      </w:r>
    </w:p>
    <w:p w14:paraId="20EFE020" w14:textId="4902D120" w:rsidR="00631FC2" w:rsidRPr="00A06375" w:rsidRDefault="00631FC2" w:rsidP="00A06375">
      <w:pPr>
        <w:pStyle w:val="ListParagraph"/>
      </w:pPr>
      <w:r w:rsidRPr="00A06375">
        <w:t>significant correctable structural</w:t>
      </w:r>
      <w:r w:rsidR="00A06375">
        <w:t xml:space="preserve"> or </w:t>
      </w:r>
      <w:r w:rsidRPr="00A06375">
        <w:t>dynamic nasal anatomy</w:t>
      </w:r>
      <w:r w:rsidR="00A06375">
        <w:t>, and</w:t>
      </w:r>
    </w:p>
    <w:p w14:paraId="6CE81F66" w14:textId="282581A0" w:rsidR="003869AD" w:rsidRDefault="00631FC2" w:rsidP="000A6480">
      <w:pPr>
        <w:pStyle w:val="ListParagraph"/>
      </w:pPr>
      <w:r w:rsidRPr="00A06375">
        <w:t>improving sleep</w:t>
      </w:r>
      <w:r w:rsidRPr="00E10B42">
        <w:t xml:space="preserve"> disordered breathing</w:t>
      </w:r>
      <w:r>
        <w:t>.</w:t>
      </w:r>
      <w:r w:rsidR="000B503B">
        <w:fldChar w:fldCharType="begin"/>
      </w:r>
      <w:r w:rsidR="000B503B">
        <w:instrText xml:space="preserve"> ADDIN EN.CITE &lt;EndNote&gt;&lt;Cite&gt;&lt;Author&gt;DynaMed&lt;/Author&gt;&lt;Year&gt;2024&lt;/Year&gt;&lt;RecNum&gt;46&lt;/RecNum&gt;&lt;DisplayText&gt;&lt;style face="superscript"&gt;3&lt;/style&gt;&lt;/DisplayText&gt;&lt;record&gt;&lt;rec-number&gt;46&lt;/rec-number&gt;&lt;foreign-keys&gt;&lt;key app="EN" db-id="2vpxedtx1a2atae55p6xfe9ls9tfw29ets59" timestamp="1740660822"&gt;46&lt;/key&gt;&lt;/foreign-keys&gt;&lt;ref-type name="Web Page"&gt;12&lt;/ref-type&gt;&lt;contributors&gt;&lt;authors&gt;&lt;author&gt;DynaMed,&lt;/author&gt;&lt;/authors&gt;&lt;/contributors&gt;&lt;titles&gt;&lt;title&gt;Surgical management of Obstructive Sleep Apnea (OSA) in adults - nasal cavity surgery&lt;/title&gt;&lt;/titles&gt;&lt;dates&gt;&lt;year&gt;2024&lt;/year&gt;&lt;/dates&gt;&lt;urls&gt;&lt;related-urls&gt;&lt;url&gt;https://www.dynamed.com/management/surgical-management-of-obstructive-sleep-apnea-osa-in-adults#TOPIC_IVF_3XD_VKB&lt;/url&gt;&lt;/related-urls&gt;&lt;/urls&gt;&lt;custom2&gt;2025 Feb 12&lt;/custom2&gt;&lt;/record&gt;&lt;/Cite&gt;&lt;/EndNote&gt;</w:instrText>
      </w:r>
      <w:r w:rsidR="000B503B">
        <w:fldChar w:fldCharType="separate"/>
      </w:r>
      <w:r w:rsidR="000B503B" w:rsidRPr="000B503B">
        <w:rPr>
          <w:noProof/>
          <w:vertAlign w:val="superscript"/>
        </w:rPr>
        <w:t>3</w:t>
      </w:r>
      <w:r w:rsidR="000B503B">
        <w:fldChar w:fldCharType="end"/>
      </w:r>
    </w:p>
    <w:p w14:paraId="20837D05" w14:textId="2E82C347" w:rsidR="00631FC2" w:rsidRDefault="00631FC2" w:rsidP="005876E3">
      <w:r w:rsidRPr="00E10B42">
        <w:t xml:space="preserve">A </w:t>
      </w:r>
      <w:r w:rsidR="00BB08F0">
        <w:t>further 2024</w:t>
      </w:r>
      <w:r w:rsidRPr="00E10B42">
        <w:t xml:space="preserve"> </w:t>
      </w:r>
      <w:r>
        <w:t>DynaMed</w:t>
      </w:r>
      <w:r w:rsidRPr="00E10B42">
        <w:t xml:space="preserve"> evidence overview advises that surgery may be appropriate in patients with:</w:t>
      </w:r>
    </w:p>
    <w:p w14:paraId="6F5FFBAF" w14:textId="77777777" w:rsidR="00631FC2" w:rsidRPr="00A06375" w:rsidRDefault="00631FC2" w:rsidP="00A06375">
      <w:pPr>
        <w:pStyle w:val="ListParagraph"/>
      </w:pPr>
      <w:r w:rsidRPr="004606CC">
        <w:t xml:space="preserve">severe septal </w:t>
      </w:r>
      <w:r w:rsidRPr="00A06375">
        <w:t>fractures</w:t>
      </w:r>
    </w:p>
    <w:p w14:paraId="504764BB" w14:textId="77777777" w:rsidR="00631FC2" w:rsidRPr="00A06375" w:rsidRDefault="00631FC2" w:rsidP="00A06375">
      <w:pPr>
        <w:pStyle w:val="ListParagraph"/>
      </w:pPr>
      <w:r w:rsidRPr="00A06375">
        <w:t>comminuted fractures</w:t>
      </w:r>
    </w:p>
    <w:p w14:paraId="5DF03306" w14:textId="146B734A" w:rsidR="00631FC2" w:rsidRPr="00A06375" w:rsidRDefault="00631FC2" w:rsidP="00A06375">
      <w:pPr>
        <w:pStyle w:val="ListParagraph"/>
      </w:pPr>
      <w:r w:rsidRPr="00A06375">
        <w:t>cartilaginous fractures</w:t>
      </w:r>
      <w:r w:rsidR="00BB08F0">
        <w:t>, and</w:t>
      </w:r>
    </w:p>
    <w:p w14:paraId="62E245E5" w14:textId="6B1EFCA8" w:rsidR="00631FC2" w:rsidRPr="004606CC" w:rsidRDefault="00631FC2" w:rsidP="00A06375">
      <w:pPr>
        <w:pStyle w:val="ListParagraph"/>
      </w:pPr>
      <w:r w:rsidRPr="00A06375">
        <w:t>destabilised nasal</w:t>
      </w:r>
      <w:r w:rsidRPr="004606CC">
        <w:t xml:space="preserve"> framework.</w:t>
      </w:r>
      <w:r w:rsidR="006143D2">
        <w:fldChar w:fldCharType="begin"/>
      </w:r>
      <w:r w:rsidR="006143D2">
        <w:instrText xml:space="preserve"> ADDIN EN.CITE &lt;EndNote&gt;&lt;Cite&gt;&lt;Author&gt;DynaMed&lt;/Author&gt;&lt;Year&gt;2024&lt;/Year&gt;&lt;RecNum&gt;45&lt;/RecNum&gt;&lt;DisplayText&gt;&lt;style face="superscript"&gt;4&lt;/style&gt;&lt;/DisplayText&gt;&lt;record&gt;&lt;rec-number&gt;45&lt;/rec-number&gt;&lt;foreign-keys&gt;&lt;key app="EN" db-id="2vpxedtx1a2atae55p6xfe9ls9tfw29ets59" timestamp="1740659819"&gt;45&lt;/key&gt;&lt;/foreign-keys&gt;&lt;ref-type name="Web Page"&gt;12&lt;/ref-type&gt;&lt;contributors&gt;&lt;authors&gt;&lt;author&gt;DynaMed,&lt;/author&gt;&lt;/authors&gt;&lt;/contributors&gt;&lt;titles&gt;&lt;title&gt;Facial trauma in adults - nasal bone fractures&lt;/title&gt;&lt;/titles&gt;&lt;dates&gt;&lt;year&gt;2024&lt;/year&gt;&lt;/dates&gt;&lt;urls&gt;&lt;related-urls&gt;&lt;url&gt;https://www.dynamed.com/condition/facial-trauma-in-adults#TOPIC_SB5_DPC_WMB&lt;/url&gt;&lt;/related-urls&gt;&lt;/urls&gt;&lt;custom2&gt;2025 Feb 12&lt;/custom2&gt;&lt;/record&gt;&lt;/Cite&gt;&lt;/EndNote&gt;</w:instrText>
      </w:r>
      <w:r w:rsidR="006143D2">
        <w:fldChar w:fldCharType="separate"/>
      </w:r>
      <w:r w:rsidR="006143D2" w:rsidRPr="006143D2">
        <w:rPr>
          <w:noProof/>
          <w:vertAlign w:val="superscript"/>
        </w:rPr>
        <w:t>4</w:t>
      </w:r>
      <w:r w:rsidR="006143D2">
        <w:fldChar w:fldCharType="end"/>
      </w:r>
      <w:r w:rsidR="006143D2" w:rsidRPr="004606CC">
        <w:t xml:space="preserve"> </w:t>
      </w:r>
    </w:p>
    <w:p w14:paraId="7E44DB2C" w14:textId="15BA207D" w:rsidR="005C13E1" w:rsidRDefault="005C13E1" w:rsidP="00EB620C">
      <w:pPr>
        <w:pStyle w:val="Heading1"/>
      </w:pPr>
      <w:bookmarkStart w:id="6" w:name="_Toc197678760"/>
      <w:r w:rsidRPr="001636EF">
        <w:t>Benefits</w:t>
      </w:r>
      <w:bookmarkEnd w:id="6"/>
    </w:p>
    <w:p w14:paraId="2327875E" w14:textId="609E9FCA" w:rsidR="00230CB9" w:rsidRPr="00E10B42" w:rsidRDefault="00230CB9" w:rsidP="00BB08F0">
      <w:r w:rsidRPr="00E10B42">
        <w:t xml:space="preserve">The 2017 guideline on improving nasal form and function after rhinoplasty from the American Academy of Otorhinolaryngology Head and Neck Surgery Foundation states that functional rhinoplasty can lead to improvement in subjective variables among </w:t>
      </w:r>
      <w:r w:rsidR="00EF2068">
        <w:t xml:space="preserve">patients with </w:t>
      </w:r>
      <w:r w:rsidRPr="00E10B42">
        <w:t>sleep apnoea, such as snoring and quality of life</w:t>
      </w:r>
      <w:r w:rsidRPr="00F26BF5">
        <w:t>.</w:t>
      </w:r>
      <w:r w:rsidR="004B6D1E" w:rsidRPr="00353D7E">
        <w:fldChar w:fldCharType="begin">
          <w:fldData xml:space="preserve">PEVuZE5vdGU+PENpdGU+PEF1dGhvcj5Jc2hpaTwvQXV0aG9yPjxZZWFyPjIwMTc8L1llYXI+PFJl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6143D2" w:rsidRPr="00353D7E">
        <w:instrText xml:space="preserve"> ADDIN EN.CITE </w:instrText>
      </w:r>
      <w:r w:rsidR="006143D2" w:rsidRPr="00353D7E">
        <w:fldChar w:fldCharType="begin">
          <w:fldData xml:space="preserve">PEVuZE5vdGU+PENpdGU+PEF1dGhvcj5Jc2hpaTwvQXV0aG9yPjxZZWFyPjIwMTc8L1llYXI+PFJl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6143D2" w:rsidRPr="00353D7E">
        <w:instrText xml:space="preserve"> ADDIN EN.CITE.DATA </w:instrText>
      </w:r>
      <w:r w:rsidR="006143D2" w:rsidRPr="00353D7E">
        <w:fldChar w:fldCharType="end"/>
      </w:r>
      <w:r w:rsidR="004B6D1E" w:rsidRPr="00353D7E">
        <w:fldChar w:fldCharType="separate"/>
      </w:r>
      <w:r w:rsidR="006143D2" w:rsidRPr="00353D7E">
        <w:rPr>
          <w:noProof/>
          <w:vertAlign w:val="superscript"/>
        </w:rPr>
        <w:t>5</w:t>
      </w:r>
      <w:r w:rsidR="004B6D1E" w:rsidRPr="00353D7E">
        <w:fldChar w:fldCharType="end"/>
      </w:r>
    </w:p>
    <w:p w14:paraId="3E80F6A4" w14:textId="3FF8C821" w:rsidR="00230CB9" w:rsidRPr="00E10B42" w:rsidRDefault="00230CB9" w:rsidP="00BB08F0">
      <w:r w:rsidRPr="00E10B42">
        <w:t xml:space="preserve">A 2023 clinical practice guideline </w:t>
      </w:r>
      <w:r w:rsidR="0030133D">
        <w:t>by Park et al.</w:t>
      </w:r>
      <w:r w:rsidRPr="00E10B42">
        <w:t xml:space="preserve"> from the Korean Society of Otorhinolaryngology</w:t>
      </w:r>
      <w:r w:rsidR="0057780E" w:rsidRPr="0057780E">
        <w:t xml:space="preserve">-Head and Neck Surgery (KORL-HNS) and the </w:t>
      </w:r>
      <w:r w:rsidRPr="00E10B42">
        <w:t>Korean Society of Otorhinolaryngology</w:t>
      </w:r>
      <w:r w:rsidR="00925535">
        <w:t xml:space="preserve">- </w:t>
      </w:r>
      <w:r w:rsidR="00925535" w:rsidRPr="0057780E">
        <w:t>Sleep and Breathing</w:t>
      </w:r>
      <w:r w:rsidR="00925535">
        <w:t xml:space="preserve">  </w:t>
      </w:r>
      <w:r w:rsidRPr="00E10B42">
        <w:t>refers to an analysis of 29 studies</w:t>
      </w:r>
      <w:r w:rsidR="00EF2068">
        <w:t>,</w:t>
      </w:r>
      <w:r w:rsidRPr="00E10B42">
        <w:t xml:space="preserve"> which examined respiratory disturbances in sleep apnoea, reporting a significant reduction of disturbances in the nasal surgery group compared </w:t>
      </w:r>
      <w:r w:rsidR="00EF2068">
        <w:t>with</w:t>
      </w:r>
      <w:r w:rsidR="00EF2068" w:rsidRPr="00E10B42">
        <w:t xml:space="preserve"> </w:t>
      </w:r>
      <w:r w:rsidRPr="00E10B42">
        <w:t>the control group.</w:t>
      </w:r>
      <w:r w:rsidR="00F655B1">
        <w:fldChar w:fldCharType="begin">
          <w:fldData xml:space="preserve">PEVuZE5vdGU+PENpdGU+PEF1dGhvcj5QYXJrPC9BdXRob3I+PFllYXI+MjAyMzwvWWVhcj48UmVj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6143D2">
        <w:instrText xml:space="preserve"> ADDIN EN.CITE </w:instrText>
      </w:r>
      <w:r w:rsidR="006143D2">
        <w:fldChar w:fldCharType="begin">
          <w:fldData xml:space="preserve">PEVuZE5vdGU+PENpdGU+PEF1dGhvcj5QYXJrPC9BdXRob3I+PFllYXI+MjAyMzwvWWVhcj48UmVj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6143D2">
        <w:instrText xml:space="preserve"> ADDIN EN.CITE.DATA </w:instrText>
      </w:r>
      <w:r w:rsidR="006143D2">
        <w:fldChar w:fldCharType="end"/>
      </w:r>
      <w:r w:rsidR="00F655B1">
        <w:fldChar w:fldCharType="separate"/>
      </w:r>
      <w:r w:rsidR="006143D2" w:rsidRPr="006143D2">
        <w:rPr>
          <w:noProof/>
          <w:vertAlign w:val="superscript"/>
        </w:rPr>
        <w:t>6</w:t>
      </w:r>
      <w:r w:rsidR="00F655B1">
        <w:fldChar w:fldCharType="end"/>
      </w:r>
    </w:p>
    <w:p w14:paraId="2EA746FD" w14:textId="34666D69" w:rsidR="00CC61AD" w:rsidRDefault="00C55E99" w:rsidP="00EB620C">
      <w:pPr>
        <w:pStyle w:val="Heading1"/>
      </w:pPr>
      <w:bookmarkStart w:id="7" w:name="_Toc197678761"/>
      <w:r w:rsidRPr="001636EF">
        <w:t>Risks</w:t>
      </w:r>
      <w:r w:rsidR="00CC61AD" w:rsidRPr="001636EF">
        <w:t xml:space="preserve"> and </w:t>
      </w:r>
      <w:r w:rsidR="000B22DF">
        <w:t>complications</w:t>
      </w:r>
      <w:bookmarkEnd w:id="7"/>
    </w:p>
    <w:p w14:paraId="54180DED" w14:textId="5B94333B" w:rsidR="00AF67AE" w:rsidRDefault="00AF67AE" w:rsidP="00BB08F0">
      <w:r w:rsidRPr="00E10B42">
        <w:t xml:space="preserve">The </w:t>
      </w:r>
      <w:r w:rsidRPr="00E10B42">
        <w:rPr>
          <w:color w:val="000000" w:themeColor="text1"/>
        </w:rPr>
        <w:t>2023 clinical practice guideline from the Korean Societ</w:t>
      </w:r>
      <w:r w:rsidR="00201CC5">
        <w:rPr>
          <w:color w:val="000000" w:themeColor="text1"/>
        </w:rPr>
        <w:t>ies</w:t>
      </w:r>
      <w:r>
        <w:rPr>
          <w:color w:val="000000" w:themeColor="text1"/>
        </w:rPr>
        <w:t xml:space="preserve"> </w:t>
      </w:r>
      <w:r w:rsidRPr="00E10B42">
        <w:t xml:space="preserve">warns of the usual complications from nasal surgery and of perioperative risks </w:t>
      </w:r>
      <w:r w:rsidR="00CF3ACD">
        <w:t>because of</w:t>
      </w:r>
      <w:r w:rsidRPr="00E10B42">
        <w:t xml:space="preserve"> sleep apnoea.</w:t>
      </w:r>
      <w:r w:rsidR="00BF3FC3">
        <w:fldChar w:fldCharType="begin">
          <w:fldData xml:space="preserve">PEVuZE5vdGU+PENpdGU+PEF1dGhvcj5QYXJrPC9BdXRob3I+PFllYXI+MjAyMzwvWWVhcj48UmVj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6143D2">
        <w:instrText xml:space="preserve"> ADDIN EN.CITE </w:instrText>
      </w:r>
      <w:r w:rsidR="006143D2">
        <w:fldChar w:fldCharType="begin">
          <w:fldData xml:space="preserve">PEVuZE5vdGU+PENpdGU+PEF1dGhvcj5QYXJrPC9BdXRob3I+PFllYXI+MjAyMzwvWWVhcj48UmVj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6143D2">
        <w:instrText xml:space="preserve"> ADDIN EN.CITE.DATA </w:instrText>
      </w:r>
      <w:r w:rsidR="006143D2">
        <w:fldChar w:fldCharType="end"/>
      </w:r>
      <w:r w:rsidR="00BF3FC3">
        <w:fldChar w:fldCharType="separate"/>
      </w:r>
      <w:r w:rsidR="006143D2" w:rsidRPr="006143D2">
        <w:rPr>
          <w:noProof/>
          <w:vertAlign w:val="superscript"/>
        </w:rPr>
        <w:t>6</w:t>
      </w:r>
      <w:r w:rsidR="00BF3FC3">
        <w:fldChar w:fldCharType="end"/>
      </w:r>
      <w:r w:rsidRPr="00E10B42">
        <w:t xml:space="preserve"> The possible side effects of nasal surgery it lists include nasal pain, infection, recurrence and nasal bleeding.</w:t>
      </w:r>
    </w:p>
    <w:p w14:paraId="59B5D8D5" w14:textId="4622782C" w:rsidR="007B0754" w:rsidRPr="00E10B42" w:rsidRDefault="007B0754" w:rsidP="00BB08F0">
      <w:r w:rsidRPr="00E10B42">
        <w:t xml:space="preserve">A 2022 umbrella review by </w:t>
      </w:r>
      <w:r w:rsidRPr="00B654D1">
        <w:t>Wu et al</w:t>
      </w:r>
      <w:r>
        <w:rPr>
          <w:i/>
          <w:iCs/>
        </w:rPr>
        <w:t>.</w:t>
      </w:r>
      <w:r w:rsidRPr="00E10B42">
        <w:t xml:space="preserve"> </w:t>
      </w:r>
      <w:r w:rsidR="00CF3ACD" w:rsidRPr="00E10B42">
        <w:t>investigated</w:t>
      </w:r>
      <w:r w:rsidRPr="00E10B42">
        <w:t xml:space="preserve"> complications associated with rhinoplasty.</w:t>
      </w:r>
      <w:r w:rsidR="003A0136">
        <w:fldChar w:fldCharType="begin">
          <w:fldData xml:space="preserve">PEVuZE5vdGU+PENpdGU+PEF1dGhvcj5XdTwvQXV0aG9yPjxZZWFyPjIwMjI8L1llYXI+PFJlY051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6143D2">
        <w:instrText xml:space="preserve"> ADDIN EN.CITE </w:instrText>
      </w:r>
      <w:r w:rsidR="006143D2">
        <w:fldChar w:fldCharType="begin">
          <w:fldData xml:space="preserve">PEVuZE5vdGU+PENpdGU+PEF1dGhvcj5XdTwvQXV0aG9yPjxZZWFyPjIwMjI8L1llYXI+PFJlY051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6143D2">
        <w:instrText xml:space="preserve"> ADDIN EN.CITE.DATA </w:instrText>
      </w:r>
      <w:r w:rsidR="006143D2">
        <w:fldChar w:fldCharType="end"/>
      </w:r>
      <w:r w:rsidR="003A0136">
        <w:fldChar w:fldCharType="separate"/>
      </w:r>
      <w:r w:rsidR="006143D2" w:rsidRPr="006143D2">
        <w:rPr>
          <w:noProof/>
          <w:vertAlign w:val="superscript"/>
        </w:rPr>
        <w:t>7</w:t>
      </w:r>
      <w:r w:rsidR="003A0136">
        <w:fldChar w:fldCharType="end"/>
      </w:r>
      <w:r w:rsidRPr="00E10B42">
        <w:t xml:space="preserve">Eyelid oedema and ecchymosis were the most frequently investigated complications in the evidence they </w:t>
      </w:r>
      <w:r w:rsidR="00DF0F36">
        <w:t>reviewed</w:t>
      </w:r>
      <w:r w:rsidRPr="00E10B42">
        <w:t xml:space="preserve">. Eyelid oedema may limit the field of vision, while ecchymosis could lead to periorbital pigmentation. This review highlighted that there are two basic techniques for lateral nasal osteotomy: </w:t>
      </w:r>
      <w:r>
        <w:t xml:space="preserve">the </w:t>
      </w:r>
      <w:r w:rsidRPr="00E10B42">
        <w:t>external perforating approach</w:t>
      </w:r>
      <w:r>
        <w:t xml:space="preserve"> that</w:t>
      </w:r>
      <w:r w:rsidRPr="00E10B42">
        <w:t xml:space="preserve"> pierces the skin and the internal continuous approach that does </w:t>
      </w:r>
      <w:r>
        <w:t>not.</w:t>
      </w:r>
      <w:r w:rsidRPr="00E10B42">
        <w:t xml:space="preserve"> </w:t>
      </w:r>
      <w:r>
        <w:t>T</w:t>
      </w:r>
      <w:r w:rsidRPr="00E10B42">
        <w:t xml:space="preserve">he external approach has been </w:t>
      </w:r>
      <w:r w:rsidR="00EF2068" w:rsidRPr="00E10B42">
        <w:t>prove</w:t>
      </w:r>
      <w:r w:rsidR="00EF2068">
        <w:t>n</w:t>
      </w:r>
      <w:r w:rsidR="00EF2068" w:rsidRPr="00E10B42">
        <w:t xml:space="preserve"> </w:t>
      </w:r>
      <w:r w:rsidRPr="00E10B42">
        <w:t>to cause less injury and morbidity and can reduce postoperative oedema and ecchymosis in comparison with the internal approach.</w:t>
      </w:r>
    </w:p>
    <w:p w14:paraId="304C4490" w14:textId="5D461127" w:rsidR="007B0754" w:rsidRPr="00E10B42" w:rsidRDefault="007B0754" w:rsidP="00BB08F0">
      <w:r w:rsidRPr="00E10B42">
        <w:t>To minimi</w:t>
      </w:r>
      <w:r>
        <w:t>s</w:t>
      </w:r>
      <w:r w:rsidRPr="00E10B42">
        <w:t>e bone injury from the</w:t>
      </w:r>
      <w:r w:rsidRPr="00E10B42">
        <w:rPr>
          <w:i/>
          <w:iCs/>
        </w:rPr>
        <w:t xml:space="preserve"> </w:t>
      </w:r>
      <w:r w:rsidRPr="00E10B42">
        <w:t>osteotome, periosteal elevation (subperiosteal tunnelling) is performed</w:t>
      </w:r>
      <w:r w:rsidR="00EF2068">
        <w:t>,</w:t>
      </w:r>
      <w:r w:rsidRPr="00E10B42">
        <w:t xml:space="preserve"> which may cause injuries to vessels and structures nearby</w:t>
      </w:r>
      <w:r w:rsidR="00EF2068">
        <w:t>,</w:t>
      </w:r>
      <w:r w:rsidRPr="00E10B42">
        <w:t xml:space="preserve"> leading to increased postoperative oedema and ecchymosis and subconjunctival haemorrhage.</w:t>
      </w:r>
    </w:p>
    <w:p w14:paraId="78EF1257" w14:textId="3B56253B" w:rsidR="007B0754" w:rsidRPr="00E10B42" w:rsidRDefault="007B0754" w:rsidP="00933CC8">
      <w:r w:rsidRPr="00E10B42">
        <w:t xml:space="preserve">A 2024 systematic review by Safia </w:t>
      </w:r>
      <w:r w:rsidRPr="00B654D1">
        <w:t>et al</w:t>
      </w:r>
      <w:r>
        <w:t>.</w:t>
      </w:r>
      <w:r w:rsidRPr="00E10B42">
        <w:t xml:space="preserve"> comparing the newer method of piezosurgery to conventional osteotomy in rhinoplasty showed that piezosurgery prevented oedema and ecchymosis and reduced postoperative pain.</w:t>
      </w:r>
      <w:r w:rsidR="00E67446">
        <w:fldChar w:fldCharType="begin">
          <w:fldData xml:space="preserve">PEVuZE5vdGU+PENpdGU+PEF1dGhvcj5TYWZpYTwvQXV0aG9yPjxZZWFyPjIwMjQ8L1llYXI+PFJl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6143D2">
        <w:instrText xml:space="preserve"> ADDIN EN.CITE </w:instrText>
      </w:r>
      <w:r w:rsidR="006143D2">
        <w:fldChar w:fldCharType="begin">
          <w:fldData xml:space="preserve">PEVuZE5vdGU+PENpdGU+PEF1dGhvcj5TYWZpYTwvQXV0aG9yPjxZZWFyPjIwMjQ8L1llYXI+PFJl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6143D2">
        <w:instrText xml:space="preserve"> ADDIN EN.CITE.DATA </w:instrText>
      </w:r>
      <w:r w:rsidR="006143D2">
        <w:fldChar w:fldCharType="end"/>
      </w:r>
      <w:r w:rsidR="00E67446">
        <w:fldChar w:fldCharType="separate"/>
      </w:r>
      <w:r w:rsidR="006143D2" w:rsidRPr="006143D2">
        <w:rPr>
          <w:noProof/>
          <w:vertAlign w:val="superscript"/>
        </w:rPr>
        <w:t>8</w:t>
      </w:r>
      <w:r w:rsidR="00E67446">
        <w:fldChar w:fldCharType="end"/>
      </w:r>
      <w:r w:rsidR="00E67446" w:rsidRPr="00E10B42">
        <w:t xml:space="preserve"> </w:t>
      </w:r>
    </w:p>
    <w:p w14:paraId="069F7F22" w14:textId="52A1A64F" w:rsidR="007B0754" w:rsidRPr="00E10B42" w:rsidRDefault="007B0754" w:rsidP="00933CC8">
      <w:r w:rsidRPr="00E10B42">
        <w:t>A 2022 meta-analysis</w:t>
      </w:r>
      <w:r>
        <w:t xml:space="preserve"> </w:t>
      </w:r>
      <w:r w:rsidR="00A63F77">
        <w:t>by Li et al.</w:t>
      </w:r>
      <w:r>
        <w:t xml:space="preserve"> </w:t>
      </w:r>
      <w:r w:rsidRPr="00E10B42">
        <w:t>of the incidence of long-term complications and revision surgery associated with diced cartilage grafts in dorsal augmentation rhinoplasty analysed 14 studies involving 2</w:t>
      </w:r>
      <w:r>
        <w:t>,380</w:t>
      </w:r>
      <w:r w:rsidRPr="00E10B42">
        <w:t xml:space="preserve"> patients.</w:t>
      </w:r>
      <w:r w:rsidR="007321B3">
        <w:fldChar w:fldCharType="begin">
          <w:fldData xml:space="preserve">PEVuZE5vdGU+PENpdGU+PEF1dGhvcj5MaTwvQXV0aG9yPjxZZWFyPjIwMjI8L1llYXI+PFJlY051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rsidR="006143D2">
        <w:instrText xml:space="preserve"> ADDIN EN.CITE </w:instrText>
      </w:r>
      <w:r w:rsidR="006143D2">
        <w:fldChar w:fldCharType="begin">
          <w:fldData xml:space="preserve">PEVuZE5vdGU+PENpdGU+PEF1dGhvcj5MaTwvQXV0aG9yPjxZZWFyPjIwMjI8L1llYXI+PFJlY051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rsidR="006143D2">
        <w:instrText xml:space="preserve"> ADDIN EN.CITE.DATA </w:instrText>
      </w:r>
      <w:r w:rsidR="006143D2">
        <w:fldChar w:fldCharType="end"/>
      </w:r>
      <w:r w:rsidR="007321B3">
        <w:fldChar w:fldCharType="separate"/>
      </w:r>
      <w:r w:rsidR="006143D2" w:rsidRPr="006143D2">
        <w:rPr>
          <w:noProof/>
          <w:vertAlign w:val="superscript"/>
        </w:rPr>
        <w:t>9</w:t>
      </w:r>
      <w:r w:rsidR="007321B3">
        <w:fldChar w:fldCharType="end"/>
      </w:r>
      <w:r w:rsidRPr="00E10B42">
        <w:t xml:space="preserve"> The combined rates were 11.5</w:t>
      </w:r>
      <w:r w:rsidR="00933CC8">
        <w:t> </w:t>
      </w:r>
      <w:r w:rsidRPr="00E10B42">
        <w:t>% for overall complications and 5.3</w:t>
      </w:r>
      <w:r w:rsidR="00933CC8">
        <w:t> </w:t>
      </w:r>
      <w:r w:rsidRPr="00E10B42">
        <w:t>% for revision surgery. Most frequently reported complications were infection</w:t>
      </w:r>
      <w:r>
        <w:t xml:space="preserve"> (4.5</w:t>
      </w:r>
      <w:r w:rsidR="00933CC8">
        <w:t> </w:t>
      </w:r>
      <w:r>
        <w:t>%)</w:t>
      </w:r>
      <w:r w:rsidRPr="00E10B42">
        <w:t>, visible irregularity</w:t>
      </w:r>
      <w:r>
        <w:t xml:space="preserve"> (5.3</w:t>
      </w:r>
      <w:r w:rsidR="00933CC8">
        <w:t> </w:t>
      </w:r>
      <w:r>
        <w:t>%)</w:t>
      </w:r>
      <w:r w:rsidRPr="00E10B42">
        <w:t>, overcorrection</w:t>
      </w:r>
      <w:r>
        <w:t xml:space="preserve"> (0.7</w:t>
      </w:r>
      <w:r w:rsidR="00933CC8">
        <w:t> </w:t>
      </w:r>
      <w:r>
        <w:t>%)</w:t>
      </w:r>
      <w:r w:rsidRPr="00E10B42">
        <w:t>, and absorption</w:t>
      </w:r>
      <w:r>
        <w:t xml:space="preserve"> (0.5</w:t>
      </w:r>
      <w:r w:rsidR="00C23A66">
        <w:t> </w:t>
      </w:r>
      <w:r>
        <w:t>%)</w:t>
      </w:r>
      <w:r w:rsidRPr="00E10B42">
        <w:t>.</w:t>
      </w:r>
    </w:p>
    <w:p w14:paraId="2FDCE1A4" w14:textId="07C1724D" w:rsidR="007B0754" w:rsidRPr="00E10B42" w:rsidRDefault="007B0754" w:rsidP="00933CC8">
      <w:r w:rsidRPr="00E10B42">
        <w:t xml:space="preserve">A systematic review and meta-analysis </w:t>
      </w:r>
      <w:r>
        <w:t xml:space="preserve">published by </w:t>
      </w:r>
      <w:r w:rsidRPr="00B654D1">
        <w:t>Wells et al</w:t>
      </w:r>
      <w:r>
        <w:rPr>
          <w:i/>
          <w:iCs/>
        </w:rPr>
        <w:t>.</w:t>
      </w:r>
      <w:r>
        <w:t xml:space="preserve"> in</w:t>
      </w:r>
      <w:r w:rsidRPr="00E10B42">
        <w:t xml:space="preserve"> 2024 of complications associated with crushed cartilage in rhinoplasty analysed 1</w:t>
      </w:r>
      <w:r>
        <w:t>,132</w:t>
      </w:r>
      <w:r w:rsidRPr="00E10B42">
        <w:t xml:space="preserve"> patients, with 456 women, mean age of 48.0 years, and an average follow-up</w:t>
      </w:r>
      <w:r w:rsidR="00E228C2">
        <w:t xml:space="preserve"> period</w:t>
      </w:r>
      <w:r w:rsidRPr="00E10B42">
        <w:t xml:space="preserve"> of 24.9 months.</w:t>
      </w:r>
      <w:r w:rsidR="002F4DC2">
        <w:fldChar w:fldCharType="begin">
          <w:fldData xml:space="preserve">PEVuZE5vdGU+PENpdGU+PEF1dGhvcj5XZWxsczwvQXV0aG9yPjxZZWFyPjIwMjQ8L1llYXI+PFJl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6143D2">
        <w:instrText xml:space="preserve"> ADDIN EN.CITE </w:instrText>
      </w:r>
      <w:r w:rsidR="006143D2">
        <w:fldChar w:fldCharType="begin">
          <w:fldData xml:space="preserve">PEVuZE5vdGU+PENpdGU+PEF1dGhvcj5XZWxsczwvQXV0aG9yPjxZZWFyPjIwMjQ8L1llYXI+PFJl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6143D2">
        <w:instrText xml:space="preserve"> ADDIN EN.CITE.DATA </w:instrText>
      </w:r>
      <w:r w:rsidR="006143D2">
        <w:fldChar w:fldCharType="end"/>
      </w:r>
      <w:r w:rsidR="002F4DC2">
        <w:fldChar w:fldCharType="separate"/>
      </w:r>
      <w:r w:rsidR="006143D2" w:rsidRPr="006143D2">
        <w:rPr>
          <w:noProof/>
          <w:vertAlign w:val="superscript"/>
        </w:rPr>
        <w:t>10</w:t>
      </w:r>
      <w:r w:rsidR="002F4DC2">
        <w:fldChar w:fldCharType="end"/>
      </w:r>
      <w:r w:rsidRPr="00E10B42">
        <w:t xml:space="preserve"> It found that cartilage resorption rates were statistically higher in graft preparation using severely crushed cartilage (3.4</w:t>
      </w:r>
      <w:r w:rsidR="00C23A66">
        <w:t> </w:t>
      </w:r>
      <w:r w:rsidRPr="00E10B42">
        <w:t>%) compared to non-severely crushed cartilage (0.9</w:t>
      </w:r>
      <w:r w:rsidR="00C23A66">
        <w:t> </w:t>
      </w:r>
      <w:r w:rsidRPr="00E10B42">
        <w:t>%, p=0.049). Although severely crushed cartilage grafting provides smooth contour and less palpability it has significantly higher rate of resorption.</w:t>
      </w:r>
    </w:p>
    <w:p w14:paraId="2A49780D" w14:textId="77777777" w:rsidR="00666514" w:rsidRPr="001636EF" w:rsidRDefault="00666514">
      <w:r w:rsidRPr="001636EF">
        <w:br w:type="page"/>
      </w:r>
    </w:p>
    <w:p w14:paraId="09B6E15E" w14:textId="16027FA3" w:rsidR="00666514" w:rsidRDefault="00666514" w:rsidP="00EB620C">
      <w:pPr>
        <w:pStyle w:val="Heading1"/>
      </w:pPr>
      <w:bookmarkStart w:id="8" w:name="_Toc197678762"/>
      <w:r w:rsidRPr="001636EF">
        <w:t>References</w:t>
      </w:r>
      <w:bookmarkEnd w:id="8"/>
    </w:p>
    <w:p w14:paraId="768C61A8" w14:textId="61C85084" w:rsidR="006143D2" w:rsidRPr="00114B58" w:rsidRDefault="005D08D7" w:rsidP="00114B58">
      <w:pPr>
        <w:pStyle w:val="EndNoteBibliography"/>
        <w:spacing w:after="0"/>
        <w:ind w:left="426" w:hanging="426"/>
        <w:rPr>
          <w:rFonts w:ascii="Calibri" w:hAnsi="Calibri"/>
          <w:sz w:val="24"/>
        </w:rPr>
      </w:pPr>
      <w:r w:rsidRPr="00114B58">
        <w:rPr>
          <w:rFonts w:ascii="Calibri" w:hAnsi="Calibri"/>
          <w:sz w:val="24"/>
        </w:rPr>
        <w:fldChar w:fldCharType="begin"/>
      </w:r>
      <w:r w:rsidRPr="00114B58">
        <w:rPr>
          <w:rFonts w:ascii="Calibri" w:hAnsi="Calibri"/>
          <w:sz w:val="24"/>
        </w:rPr>
        <w:instrText xml:space="preserve"> ADDIN EN.REFLIST </w:instrText>
      </w:r>
      <w:r w:rsidRPr="00114B58">
        <w:rPr>
          <w:rFonts w:ascii="Calibri" w:hAnsi="Calibri"/>
          <w:sz w:val="24"/>
        </w:rPr>
        <w:fldChar w:fldCharType="separate"/>
      </w:r>
      <w:r w:rsidR="006143D2" w:rsidRPr="00114B58">
        <w:rPr>
          <w:rFonts w:ascii="Calibri" w:hAnsi="Calibri"/>
          <w:sz w:val="24"/>
        </w:rPr>
        <w:t>1.</w:t>
      </w:r>
      <w:r w:rsidR="006143D2" w:rsidRPr="00114B58">
        <w:rPr>
          <w:rFonts w:ascii="Calibri" w:hAnsi="Calibri"/>
          <w:sz w:val="24"/>
        </w:rPr>
        <w:tab/>
        <w:t xml:space="preserve">The British Association of Plastic Reconstructive and Aesthetic Surgeons (BAPRAS). Rhinoplasty (patient information). 2025 [cited 2025 Feb 12]; Available from: </w:t>
      </w:r>
      <w:hyperlink r:id="rId17" w:history="1">
        <w:r w:rsidR="006143D2" w:rsidRPr="00114B58">
          <w:rPr>
            <w:rStyle w:val="Hyperlink"/>
            <w:rFonts w:ascii="Calibri" w:hAnsi="Calibri"/>
            <w:sz w:val="24"/>
          </w:rPr>
          <w:t>https://www.bapras.org.uk/public/patient-information/surgery-guides/rhinoplasty</w:t>
        </w:r>
      </w:hyperlink>
      <w:r w:rsidR="006143D2" w:rsidRPr="00114B58">
        <w:rPr>
          <w:rFonts w:ascii="Calibri" w:hAnsi="Calibri"/>
          <w:sz w:val="24"/>
        </w:rPr>
        <w:t>.</w:t>
      </w:r>
    </w:p>
    <w:p w14:paraId="5D0B52C2" w14:textId="5EFC338A" w:rsidR="006143D2" w:rsidRPr="00114B58" w:rsidRDefault="006143D2" w:rsidP="00114B58">
      <w:pPr>
        <w:pStyle w:val="EndNoteBibliography"/>
        <w:spacing w:after="0"/>
        <w:ind w:left="426" w:hanging="426"/>
        <w:rPr>
          <w:rFonts w:ascii="Calibri" w:hAnsi="Calibri"/>
          <w:sz w:val="24"/>
        </w:rPr>
      </w:pPr>
      <w:r w:rsidRPr="00114B58">
        <w:rPr>
          <w:rFonts w:ascii="Calibri" w:hAnsi="Calibri"/>
          <w:sz w:val="24"/>
        </w:rPr>
        <w:t>2.</w:t>
      </w:r>
      <w:r w:rsidRPr="00114B58">
        <w:rPr>
          <w:rFonts w:ascii="Calibri" w:hAnsi="Calibri"/>
          <w:sz w:val="24"/>
        </w:rPr>
        <w:tab/>
        <w:t xml:space="preserve">BMJ Best Practice. Obstructive sleep apnoea in adults. 2024 [cited 2025 Feb 12]; Available from: </w:t>
      </w:r>
      <w:hyperlink r:id="rId18" w:history="1">
        <w:r w:rsidRPr="00114B58">
          <w:rPr>
            <w:rStyle w:val="Hyperlink"/>
            <w:rFonts w:ascii="Calibri" w:hAnsi="Calibri"/>
            <w:sz w:val="24"/>
          </w:rPr>
          <w:t>https://bestpractice.bmj.com/topics/en-gb/215/monitoring</w:t>
        </w:r>
      </w:hyperlink>
      <w:r w:rsidRPr="00114B58">
        <w:rPr>
          <w:rFonts w:ascii="Calibri" w:hAnsi="Calibri"/>
          <w:sz w:val="24"/>
        </w:rPr>
        <w:t>.</w:t>
      </w:r>
    </w:p>
    <w:p w14:paraId="71285B64" w14:textId="737F4CBF" w:rsidR="006143D2" w:rsidRPr="00114B58" w:rsidRDefault="006143D2" w:rsidP="00114B58">
      <w:pPr>
        <w:pStyle w:val="EndNoteBibliography"/>
        <w:spacing w:after="0"/>
        <w:ind w:left="426" w:hanging="426"/>
        <w:rPr>
          <w:rFonts w:ascii="Calibri" w:hAnsi="Calibri"/>
          <w:sz w:val="24"/>
        </w:rPr>
      </w:pPr>
      <w:r w:rsidRPr="00114B58">
        <w:rPr>
          <w:rFonts w:ascii="Calibri" w:hAnsi="Calibri"/>
          <w:sz w:val="24"/>
        </w:rPr>
        <w:t>3.</w:t>
      </w:r>
      <w:r w:rsidRPr="00114B58">
        <w:rPr>
          <w:rFonts w:ascii="Calibri" w:hAnsi="Calibri"/>
          <w:sz w:val="24"/>
        </w:rPr>
        <w:tab/>
        <w:t xml:space="preserve">DynaMed. Surgical management of Obstructive Sleep Apnea (OSA) in adults - nasal cavity surgery. 2024 [cited 2025 Feb 12]; Available from: </w:t>
      </w:r>
      <w:hyperlink r:id="rId19" w:anchor="TOPIC_IVF_3XD_VKB" w:history="1">
        <w:r w:rsidRPr="00114B58">
          <w:rPr>
            <w:rStyle w:val="Hyperlink"/>
            <w:rFonts w:ascii="Calibri" w:hAnsi="Calibri"/>
            <w:sz w:val="24"/>
          </w:rPr>
          <w:t>https://www.dynamed.com/management/surgical-management-of-obstructive-sleep-apnea-osa-in-adults#TOPIC_IVF_3XD_VKB</w:t>
        </w:r>
      </w:hyperlink>
      <w:r w:rsidRPr="00114B58">
        <w:rPr>
          <w:rFonts w:ascii="Calibri" w:hAnsi="Calibri"/>
          <w:sz w:val="24"/>
        </w:rPr>
        <w:t>.</w:t>
      </w:r>
    </w:p>
    <w:p w14:paraId="3F1A1116" w14:textId="19B2E6D5" w:rsidR="006143D2" w:rsidRPr="00114B58" w:rsidRDefault="006143D2" w:rsidP="00114B58">
      <w:pPr>
        <w:pStyle w:val="EndNoteBibliography"/>
        <w:spacing w:after="0"/>
        <w:ind w:left="426" w:hanging="426"/>
        <w:rPr>
          <w:rFonts w:ascii="Calibri" w:hAnsi="Calibri"/>
          <w:sz w:val="24"/>
        </w:rPr>
      </w:pPr>
      <w:r w:rsidRPr="00114B58">
        <w:rPr>
          <w:rFonts w:ascii="Calibri" w:hAnsi="Calibri"/>
          <w:sz w:val="24"/>
        </w:rPr>
        <w:t>4.</w:t>
      </w:r>
      <w:r w:rsidRPr="00114B58">
        <w:rPr>
          <w:rFonts w:ascii="Calibri" w:hAnsi="Calibri"/>
          <w:sz w:val="24"/>
        </w:rPr>
        <w:tab/>
        <w:t xml:space="preserve">DynaMed. Facial trauma in adults - nasal bone fractures. 2024 [cited 2025 Feb 12]; Available from: </w:t>
      </w:r>
      <w:hyperlink r:id="rId20" w:anchor="TOPIC_SB5_DPC_WMB" w:history="1">
        <w:r w:rsidRPr="00114B58">
          <w:rPr>
            <w:rStyle w:val="Hyperlink"/>
            <w:rFonts w:ascii="Calibri" w:hAnsi="Calibri"/>
            <w:sz w:val="24"/>
          </w:rPr>
          <w:t>https://www.dynamed.com/condition/facial-trauma-in-adults#TOPIC_SB5_DPC_WMB</w:t>
        </w:r>
      </w:hyperlink>
      <w:r w:rsidRPr="00114B58">
        <w:rPr>
          <w:rFonts w:ascii="Calibri" w:hAnsi="Calibri"/>
          <w:sz w:val="24"/>
        </w:rPr>
        <w:t>.</w:t>
      </w:r>
    </w:p>
    <w:p w14:paraId="5CB2AAE4" w14:textId="4F324592" w:rsidR="006143D2" w:rsidRPr="00114B58" w:rsidRDefault="006143D2" w:rsidP="00114B58">
      <w:pPr>
        <w:pStyle w:val="EndNoteBibliography"/>
        <w:spacing w:after="0"/>
        <w:ind w:left="426" w:hanging="426"/>
        <w:rPr>
          <w:rFonts w:ascii="Calibri" w:hAnsi="Calibri"/>
          <w:sz w:val="24"/>
        </w:rPr>
      </w:pPr>
      <w:r w:rsidRPr="00114B58">
        <w:rPr>
          <w:rFonts w:ascii="Calibri" w:hAnsi="Calibri"/>
          <w:sz w:val="24"/>
        </w:rPr>
        <w:t>5.</w:t>
      </w:r>
      <w:r w:rsidRPr="00114B58">
        <w:rPr>
          <w:rFonts w:ascii="Calibri" w:hAnsi="Calibri"/>
          <w:sz w:val="24"/>
        </w:rPr>
        <w:tab/>
        <w:t>Ishii LE, Tollefson TT, Basura GJ, Rosenfeld RM, Abramson PJ, Chaiet SR</w:t>
      </w:r>
      <w:r w:rsidRPr="00114B58">
        <w:rPr>
          <w:rFonts w:ascii="Calibri" w:hAnsi="Calibri"/>
          <w:i/>
          <w:sz w:val="24"/>
        </w:rPr>
        <w:t>, et al.</w:t>
      </w:r>
      <w:r w:rsidRPr="00114B58">
        <w:rPr>
          <w:rFonts w:ascii="Calibri" w:hAnsi="Calibri"/>
          <w:sz w:val="24"/>
        </w:rPr>
        <w:t xml:space="preserve"> Clinical practice guideline: Improving nasal form and function after rhinoplasty. Otolaryngology - Head and Neck Surgery (United States). 2017;156(2_suppl):S1-S30. </w:t>
      </w:r>
      <w:hyperlink r:id="rId21" w:history="1">
        <w:r w:rsidRPr="00114B58">
          <w:rPr>
            <w:rStyle w:val="Hyperlink"/>
            <w:rFonts w:ascii="Calibri" w:hAnsi="Calibri"/>
            <w:sz w:val="24"/>
          </w:rPr>
          <w:t>https://dx.doi.org/10.1177/0194599816683153</w:t>
        </w:r>
      </w:hyperlink>
    </w:p>
    <w:p w14:paraId="50059602" w14:textId="4EAABB33" w:rsidR="006143D2" w:rsidRPr="00114B58" w:rsidRDefault="006143D2" w:rsidP="00114B58">
      <w:pPr>
        <w:pStyle w:val="EndNoteBibliography"/>
        <w:spacing w:after="0"/>
        <w:ind w:left="426" w:hanging="426"/>
        <w:rPr>
          <w:rFonts w:ascii="Calibri" w:hAnsi="Calibri"/>
          <w:sz w:val="24"/>
        </w:rPr>
      </w:pPr>
      <w:r w:rsidRPr="00114B58">
        <w:rPr>
          <w:rFonts w:ascii="Calibri" w:hAnsi="Calibri"/>
          <w:sz w:val="24"/>
        </w:rPr>
        <w:t>6.</w:t>
      </w:r>
      <w:r w:rsidRPr="00114B58">
        <w:rPr>
          <w:rFonts w:ascii="Calibri" w:hAnsi="Calibri"/>
          <w:sz w:val="24"/>
        </w:rPr>
        <w:tab/>
        <w:t>Park DY, Cho JH, Jung YG, Choi JH, Kim DK, Kim SW</w:t>
      </w:r>
      <w:r w:rsidRPr="00114B58">
        <w:rPr>
          <w:rFonts w:ascii="Calibri" w:hAnsi="Calibri"/>
          <w:i/>
          <w:sz w:val="24"/>
        </w:rPr>
        <w:t>, et al.</w:t>
      </w:r>
      <w:r w:rsidRPr="00114B58">
        <w:rPr>
          <w:rFonts w:ascii="Calibri" w:hAnsi="Calibri"/>
          <w:sz w:val="24"/>
        </w:rPr>
        <w:t xml:space="preserve"> Clinical Practice Guideline: Clinical Efficacy of Nasal Surgery in the Treatment of Obstructive Sleep Apnea. Clin. 2023;16(3):201-16. </w:t>
      </w:r>
      <w:hyperlink r:id="rId22" w:history="1">
        <w:r w:rsidRPr="00114B58">
          <w:rPr>
            <w:rStyle w:val="Hyperlink"/>
            <w:rFonts w:ascii="Calibri" w:hAnsi="Calibri"/>
            <w:sz w:val="24"/>
          </w:rPr>
          <w:t>https://dx.doi.org/10.21053/ceo.2022.01361</w:t>
        </w:r>
      </w:hyperlink>
    </w:p>
    <w:p w14:paraId="7AB75FFA" w14:textId="0B8ECF36" w:rsidR="006143D2" w:rsidRPr="00114B58" w:rsidRDefault="006143D2" w:rsidP="00114B58">
      <w:pPr>
        <w:pStyle w:val="EndNoteBibliography"/>
        <w:spacing w:after="0"/>
        <w:ind w:left="426" w:hanging="426"/>
        <w:rPr>
          <w:rFonts w:ascii="Calibri" w:hAnsi="Calibri"/>
          <w:sz w:val="24"/>
        </w:rPr>
      </w:pPr>
      <w:r w:rsidRPr="00114B58">
        <w:rPr>
          <w:rFonts w:ascii="Calibri" w:hAnsi="Calibri"/>
          <w:sz w:val="24"/>
        </w:rPr>
        <w:t>7.</w:t>
      </w:r>
      <w:r w:rsidRPr="00114B58">
        <w:rPr>
          <w:rFonts w:ascii="Calibri" w:hAnsi="Calibri"/>
          <w:sz w:val="24"/>
        </w:rPr>
        <w:tab/>
        <w:t xml:space="preserve">Wu B, Chen S, Sun K, Xu X. Complications associated with rhinoplasty: An umbrella review of meta-analyses. Aesthetic Plast Surg. 2022;46(2):805-17. </w:t>
      </w:r>
      <w:hyperlink r:id="rId23" w:history="1">
        <w:r w:rsidRPr="00114B58">
          <w:rPr>
            <w:rStyle w:val="Hyperlink"/>
            <w:rFonts w:ascii="Calibri" w:hAnsi="Calibri"/>
            <w:sz w:val="24"/>
          </w:rPr>
          <w:t>https://dx.doi.org/10.1007/s00266-021-02612-w</w:t>
        </w:r>
      </w:hyperlink>
    </w:p>
    <w:p w14:paraId="027296EB" w14:textId="206F5032" w:rsidR="006143D2" w:rsidRPr="00114B58" w:rsidRDefault="006143D2" w:rsidP="00114B58">
      <w:pPr>
        <w:pStyle w:val="EndNoteBibliography"/>
        <w:spacing w:after="0"/>
        <w:ind w:left="426" w:hanging="426"/>
        <w:rPr>
          <w:rFonts w:ascii="Calibri" w:hAnsi="Calibri"/>
          <w:sz w:val="24"/>
          <w:lang w:val="fr-FR"/>
        </w:rPr>
      </w:pPr>
      <w:r w:rsidRPr="00114B58">
        <w:rPr>
          <w:rFonts w:ascii="Calibri" w:hAnsi="Calibri"/>
          <w:sz w:val="24"/>
        </w:rPr>
        <w:t>8.</w:t>
      </w:r>
      <w:r w:rsidRPr="00114B58">
        <w:rPr>
          <w:rFonts w:ascii="Calibri" w:hAnsi="Calibri"/>
          <w:sz w:val="24"/>
        </w:rPr>
        <w:tab/>
        <w:t>Safia A, Abd Elhadi U, Farhat R, Elgrinawi S, Safieh J, Bader R</w:t>
      </w:r>
      <w:r w:rsidRPr="00114B58">
        <w:rPr>
          <w:rFonts w:ascii="Calibri" w:hAnsi="Calibri"/>
          <w:i/>
          <w:sz w:val="24"/>
        </w:rPr>
        <w:t>, et al.</w:t>
      </w:r>
      <w:r w:rsidRPr="00114B58">
        <w:rPr>
          <w:rFonts w:ascii="Calibri" w:hAnsi="Calibri"/>
          <w:sz w:val="24"/>
        </w:rPr>
        <w:t xml:space="preserve"> Is piezosurgery associated with improved patient outcomes compared to conventional osteotomy in rhinoplasty? A systematic review and meta-analysis of RCTs. Journal of Clinical Medicine. </w:t>
      </w:r>
      <w:r w:rsidRPr="00114B58">
        <w:rPr>
          <w:rFonts w:ascii="Calibri" w:hAnsi="Calibri"/>
          <w:sz w:val="24"/>
          <w:lang w:val="fr-FR"/>
        </w:rPr>
        <w:t xml:space="preserve">2024;13(13) (no pagination). </w:t>
      </w:r>
      <w:hyperlink r:id="rId24" w:history="1">
        <w:r w:rsidRPr="00114B58">
          <w:rPr>
            <w:rStyle w:val="Hyperlink"/>
            <w:rFonts w:ascii="Calibri" w:hAnsi="Calibri"/>
            <w:sz w:val="24"/>
            <w:lang w:val="fr-FR"/>
          </w:rPr>
          <w:t>https://dx.doi.org/10.3390/jcm13133635</w:t>
        </w:r>
      </w:hyperlink>
    </w:p>
    <w:p w14:paraId="570DC98E" w14:textId="736BB90A" w:rsidR="006143D2" w:rsidRPr="00114B58" w:rsidRDefault="006143D2" w:rsidP="00114B58">
      <w:pPr>
        <w:pStyle w:val="EndNoteBibliography"/>
        <w:spacing w:after="0"/>
        <w:ind w:left="426" w:hanging="426"/>
        <w:rPr>
          <w:rFonts w:ascii="Calibri" w:hAnsi="Calibri"/>
          <w:sz w:val="24"/>
        </w:rPr>
      </w:pPr>
      <w:r w:rsidRPr="00114B58">
        <w:rPr>
          <w:rFonts w:ascii="Calibri" w:hAnsi="Calibri"/>
          <w:sz w:val="24"/>
          <w:lang w:val="fr-FR"/>
        </w:rPr>
        <w:t>9.</w:t>
      </w:r>
      <w:r w:rsidRPr="00114B58">
        <w:rPr>
          <w:rFonts w:ascii="Calibri" w:hAnsi="Calibri"/>
          <w:sz w:val="24"/>
          <w:lang w:val="fr-FR"/>
        </w:rPr>
        <w:tab/>
        <w:t>Li J, Sang C, Fu R, Liu C, Suo L, Yan Y</w:t>
      </w:r>
      <w:r w:rsidRPr="00114B58">
        <w:rPr>
          <w:rFonts w:ascii="Calibri" w:hAnsi="Calibri"/>
          <w:i/>
          <w:sz w:val="24"/>
          <w:lang w:val="fr-FR"/>
        </w:rPr>
        <w:t>, et al.</w:t>
      </w:r>
      <w:r w:rsidRPr="00114B58">
        <w:rPr>
          <w:rFonts w:ascii="Calibri" w:hAnsi="Calibri"/>
          <w:sz w:val="24"/>
          <w:lang w:val="fr-FR"/>
        </w:rPr>
        <w:t xml:space="preserve"> </w:t>
      </w:r>
      <w:r w:rsidRPr="00114B58">
        <w:rPr>
          <w:rFonts w:ascii="Calibri" w:hAnsi="Calibri"/>
          <w:sz w:val="24"/>
        </w:rPr>
        <w:t xml:space="preserve">Long-term complications from diced cartilage in rhinoplasty: A meta-analysis. Facial Plast Surg Aesthet Med. 2022;24(3):221-7. </w:t>
      </w:r>
      <w:hyperlink r:id="rId25" w:history="1">
        <w:r w:rsidRPr="00114B58">
          <w:rPr>
            <w:rStyle w:val="Hyperlink"/>
            <w:rFonts w:ascii="Calibri" w:hAnsi="Calibri"/>
            <w:sz w:val="24"/>
          </w:rPr>
          <w:t>https://dx.doi.org/10.1089/fpsam.2021.0002</w:t>
        </w:r>
      </w:hyperlink>
    </w:p>
    <w:p w14:paraId="793D1A96" w14:textId="1E657601" w:rsidR="006143D2" w:rsidRPr="00114B58" w:rsidRDefault="006143D2" w:rsidP="00114B58">
      <w:pPr>
        <w:pStyle w:val="EndNoteBibliography"/>
        <w:ind w:left="426" w:hanging="426"/>
        <w:rPr>
          <w:rFonts w:ascii="Calibri" w:hAnsi="Calibri"/>
          <w:sz w:val="24"/>
        </w:rPr>
      </w:pPr>
      <w:r w:rsidRPr="00114B58">
        <w:rPr>
          <w:rFonts w:ascii="Calibri" w:hAnsi="Calibri"/>
          <w:sz w:val="24"/>
        </w:rPr>
        <w:t>10.</w:t>
      </w:r>
      <w:r w:rsidRPr="00114B58">
        <w:rPr>
          <w:rFonts w:ascii="Calibri" w:hAnsi="Calibri"/>
          <w:sz w:val="24"/>
        </w:rPr>
        <w:tab/>
        <w:t>Wells MW, McCleary SP, Chang IA, Deleonibus A, Kotha VS, Rampazzo A</w:t>
      </w:r>
      <w:r w:rsidRPr="00114B58">
        <w:rPr>
          <w:rFonts w:ascii="Calibri" w:hAnsi="Calibri"/>
          <w:i/>
          <w:sz w:val="24"/>
        </w:rPr>
        <w:t>, et al.</w:t>
      </w:r>
      <w:r w:rsidRPr="00114B58">
        <w:rPr>
          <w:rFonts w:ascii="Calibri" w:hAnsi="Calibri"/>
          <w:sz w:val="24"/>
        </w:rPr>
        <w:t xml:space="preserve"> A systematic review and meta-analysis of complications associated with crushed cartilage in rhinoplasty. J Plast Reconstr Aesthet Surg. 2024;96:231-41. </w:t>
      </w:r>
      <w:hyperlink r:id="rId26" w:history="1">
        <w:r w:rsidRPr="00114B58">
          <w:rPr>
            <w:rStyle w:val="Hyperlink"/>
            <w:rFonts w:ascii="Calibri" w:hAnsi="Calibri"/>
            <w:sz w:val="24"/>
          </w:rPr>
          <w:t>https://dx.doi.org/10.1016/j.bjps.2024.06.019</w:t>
        </w:r>
      </w:hyperlink>
    </w:p>
    <w:p w14:paraId="4D4EF3EA" w14:textId="05751F44" w:rsidR="002F4DC2" w:rsidRPr="008867B9" w:rsidRDefault="005D08D7" w:rsidP="00114B58">
      <w:pPr>
        <w:pStyle w:val="EndNoteBibliography"/>
        <w:spacing w:after="0"/>
        <w:ind w:left="426" w:hanging="426"/>
        <w:rPr>
          <w:rFonts w:ascii="Calibri" w:hAnsi="Calibri"/>
          <w:sz w:val="24"/>
          <w:szCs w:val="28"/>
        </w:rPr>
      </w:pPr>
      <w:r w:rsidRPr="00114B58">
        <w:rPr>
          <w:rFonts w:ascii="Calibri" w:hAnsi="Calibri"/>
          <w:sz w:val="24"/>
        </w:rPr>
        <w:fldChar w:fldCharType="end"/>
      </w:r>
    </w:p>
    <w:p w14:paraId="5E97EDA5" w14:textId="7C0868EE" w:rsidR="00530183" w:rsidRPr="00530183" w:rsidRDefault="00530183" w:rsidP="005D08D7"/>
    <w:p w14:paraId="2180E090" w14:textId="77777777" w:rsidR="00A0044F" w:rsidRPr="001636EF" w:rsidRDefault="00A0044F" w:rsidP="00666514"/>
    <w:p w14:paraId="4EC18758" w14:textId="77777777" w:rsidR="00F74B23" w:rsidRDefault="00F74B23">
      <w:pPr>
        <w:rPr>
          <w:rFonts w:eastAsiaTheme="majorEastAsia"/>
          <w:b/>
          <w:bCs/>
          <w:color w:val="009242"/>
          <w:sz w:val="28"/>
          <w:szCs w:val="28"/>
        </w:rPr>
      </w:pPr>
      <w:r>
        <w:br w:type="page"/>
      </w:r>
    </w:p>
    <w:p w14:paraId="0C2F7526" w14:textId="2A81C078" w:rsidR="00267304" w:rsidRPr="001636EF" w:rsidRDefault="00A0044F" w:rsidP="00EB620C">
      <w:pPr>
        <w:pStyle w:val="Heading1"/>
      </w:pPr>
      <w:bookmarkStart w:id="9" w:name="_Toc197678763"/>
      <w:r w:rsidRPr="001636EF">
        <w:t>Appendi</w:t>
      </w:r>
      <w:r w:rsidR="00267304" w:rsidRPr="001636EF">
        <w:t>ces</w:t>
      </w:r>
      <w:bookmarkEnd w:id="9"/>
    </w:p>
    <w:p w14:paraId="6406952F" w14:textId="5C73B3D6" w:rsidR="003D7F19" w:rsidRPr="001636EF" w:rsidRDefault="00267304" w:rsidP="00A30A26">
      <w:pPr>
        <w:pStyle w:val="Heading2"/>
      </w:pPr>
      <w:bookmarkStart w:id="10" w:name="_Toc197678764"/>
      <w:r w:rsidRPr="001636EF">
        <w:t>Appendix</w:t>
      </w:r>
      <w:r w:rsidR="00A0044F" w:rsidRPr="001636EF">
        <w:t xml:space="preserve"> </w:t>
      </w:r>
      <w:r w:rsidR="003D7F19" w:rsidRPr="001636EF">
        <w:t xml:space="preserve">1 – </w:t>
      </w:r>
      <w:r w:rsidR="005F636F" w:rsidRPr="001636EF">
        <w:t xml:space="preserve">Searching and </w:t>
      </w:r>
      <w:r w:rsidR="005F636F" w:rsidRPr="00C154B3">
        <w:t>screening</w:t>
      </w:r>
      <w:r w:rsidR="005F636F" w:rsidRPr="001636EF">
        <w:t xml:space="preserve"> m</w:t>
      </w:r>
      <w:r w:rsidR="003D7F19" w:rsidRPr="001636EF">
        <w:t>ethod</w:t>
      </w:r>
      <w:bookmarkEnd w:id="10"/>
    </w:p>
    <w:p w14:paraId="6C32E104" w14:textId="33691630" w:rsidR="003D7F19" w:rsidRPr="0074183C" w:rsidRDefault="003D7F19" w:rsidP="003D7F19">
      <w:r w:rsidRPr="001636EF">
        <w:t xml:space="preserve">We searched MEDLINE, Ovid Embase, PsycInfo bibliographic databases on Ovid, the Cochrane Database of Systematic Reviews, DynaMed and </w:t>
      </w:r>
      <w:r w:rsidR="005806B8">
        <w:t>B</w:t>
      </w:r>
      <w:r w:rsidR="003457E0">
        <w:t>MJ</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 xml:space="preserve">limited searches to the past ten years and English language publications and websites. We used EndNote reference management software to </w:t>
      </w:r>
      <w:r w:rsidRPr="0074183C">
        <w:t>deduplicate and manage records.</w:t>
      </w:r>
    </w:p>
    <w:p w14:paraId="5A113FD9" w14:textId="34550FCD" w:rsidR="00E1680D" w:rsidRPr="0074183C" w:rsidRDefault="00E1680D" w:rsidP="00E1680D">
      <w:r w:rsidRPr="0074183C">
        <w:t>We screened the literature search results for relevance to the topic by reviewing publication types, titles, abstracts, tables of content and executive summaries. We extracted and summarised the key findings from the included resources.</w:t>
      </w:r>
    </w:p>
    <w:p w14:paraId="4E2B1BF9" w14:textId="29676E27" w:rsidR="005D08D7" w:rsidRDefault="00CB7C02" w:rsidP="4EAF6494">
      <w:pPr>
        <w:pStyle w:val="Heading2"/>
      </w:pPr>
      <w:bookmarkStart w:id="11" w:name="_Toc197678765"/>
      <w:r w:rsidRPr="0074183C">
        <w:t>Appendix 2</w:t>
      </w:r>
      <w:r w:rsidR="00AF6422" w:rsidRPr="0074183C">
        <w:t xml:space="preserve"> – </w:t>
      </w:r>
      <w:r w:rsidR="00A0044F" w:rsidRPr="0074183C">
        <w:t>Search strategy</w:t>
      </w:r>
      <w:bookmarkEnd w:id="11"/>
    </w:p>
    <w:p w14:paraId="283EC5ED" w14:textId="71E94A2A" w:rsidR="455E7931" w:rsidRPr="00211118" w:rsidRDefault="455E7931" w:rsidP="4EAF6494">
      <w:pPr>
        <w:spacing w:after="0"/>
        <w:rPr>
          <w:rFonts w:eastAsia="Calibri"/>
          <w:b/>
          <w:bCs/>
        </w:rPr>
      </w:pPr>
      <w:r w:rsidRPr="00211118">
        <w:rPr>
          <w:rFonts w:eastAsia="Calibri"/>
          <w:b/>
          <w:bCs/>
        </w:rPr>
        <w:t>Ovid MEDLINE(R) ALL &lt;1946 to February 12, 2025&gt;</w:t>
      </w:r>
    </w:p>
    <w:p w14:paraId="7C8DC274" w14:textId="3D8CE5E7" w:rsidR="455E7931" w:rsidRDefault="455E7931" w:rsidP="4EAF6494">
      <w:pPr>
        <w:spacing w:after="0"/>
        <w:rPr>
          <w:rFonts w:eastAsia="Calibri"/>
        </w:rPr>
      </w:pPr>
      <w:r w:rsidRPr="4EAF6494">
        <w:rPr>
          <w:rFonts w:eastAsia="Calibri"/>
        </w:rPr>
        <w:t xml:space="preserve"> </w:t>
      </w:r>
    </w:p>
    <w:p w14:paraId="78E9810A" w14:textId="6CDCAEDA" w:rsidR="455E7931" w:rsidRDefault="455E7931" w:rsidP="00E33137">
      <w:pPr>
        <w:spacing w:after="0"/>
      </w:pPr>
      <w:r w:rsidRPr="4EAF6494">
        <w:t>1</w:t>
      </w:r>
      <w:r>
        <w:tab/>
      </w:r>
      <w:r w:rsidRPr="4EAF6494">
        <w:t>Rhinoplasty/  11740</w:t>
      </w:r>
    </w:p>
    <w:p w14:paraId="42254507" w14:textId="18F0D57E" w:rsidR="455E7931" w:rsidRDefault="455E7931" w:rsidP="00E33137">
      <w:pPr>
        <w:spacing w:after="0"/>
      </w:pPr>
      <w:r w:rsidRPr="4EAF6494">
        <w:t>2</w:t>
      </w:r>
      <w:r>
        <w:tab/>
      </w:r>
      <w:r w:rsidRPr="4EAF6494">
        <w:t>((nose or nasal) adj2 (surgery or surgical or operat* or reconstruct*)).ti,ab,kf.</w:t>
      </w:r>
      <w:r>
        <w:tab/>
      </w:r>
      <w:r w:rsidRPr="4EAF6494">
        <w:t>6544</w:t>
      </w:r>
    </w:p>
    <w:p w14:paraId="542CF721" w14:textId="1C0942E1" w:rsidR="455E7931" w:rsidRDefault="455E7931" w:rsidP="00E33137">
      <w:pPr>
        <w:spacing w:after="0"/>
      </w:pPr>
      <w:r w:rsidRPr="4EAF6494">
        <w:t>3</w:t>
      </w:r>
      <w:r>
        <w:tab/>
      </w:r>
      <w:r w:rsidRPr="4EAF6494">
        <w:t>(Rhinoplasty or rhinoplastic).ti,ab,kf.</w:t>
      </w:r>
      <w:r>
        <w:tab/>
      </w:r>
      <w:r w:rsidRPr="4EAF6494">
        <w:t>7856</w:t>
      </w:r>
    </w:p>
    <w:p w14:paraId="2B7C2DEF" w14:textId="6EB7435C" w:rsidR="455E7931" w:rsidRDefault="455E7931" w:rsidP="00E33137">
      <w:pPr>
        <w:spacing w:after="0"/>
      </w:pPr>
      <w:r w:rsidRPr="4EAF6494">
        <w:t>4</w:t>
      </w:r>
      <w:r>
        <w:tab/>
      </w:r>
      <w:r w:rsidRPr="4EAF6494">
        <w:t>1 or 2 or 3     17857</w:t>
      </w:r>
    </w:p>
    <w:p w14:paraId="0191798D" w14:textId="0F596A6B" w:rsidR="455E7931" w:rsidRDefault="455E7931" w:rsidP="00E33137">
      <w:pPr>
        <w:spacing w:after="0"/>
      </w:pPr>
      <w:r w:rsidRPr="4EAF6494">
        <w:t>5</w:t>
      </w:r>
      <w:r>
        <w:tab/>
      </w:r>
      <w:r w:rsidRPr="4EAF6494">
        <w:t>limit 4 to (english language and yr="2015 -Current" and (consensus development conference or consensus development conference, nih or government publication or guideline or legislation or practice guideline or technical report))          13</w:t>
      </w:r>
    </w:p>
    <w:p w14:paraId="45498900" w14:textId="1D358D85" w:rsidR="455E7931" w:rsidRDefault="455E7931" w:rsidP="00E33137">
      <w:pPr>
        <w:spacing w:after="0"/>
      </w:pPr>
      <w:r w:rsidRPr="4EAF6494">
        <w:t>6</w:t>
      </w:r>
      <w:r>
        <w:tab/>
      </w:r>
      <w:r w:rsidRPr="4EAF6494">
        <w:t>limit 4 to "systematic review"</w:t>
      </w:r>
      <w:r>
        <w:tab/>
      </w:r>
      <w:r w:rsidRPr="4EAF6494">
        <w:t>259</w:t>
      </w:r>
    </w:p>
    <w:p w14:paraId="363C51FA" w14:textId="4517111D" w:rsidR="455E7931" w:rsidRDefault="455E7931" w:rsidP="00E33137">
      <w:pPr>
        <w:spacing w:after="0"/>
      </w:pPr>
      <w:r w:rsidRPr="4EAF6494">
        <w:t>7</w:t>
      </w:r>
      <w:r>
        <w:tab/>
      </w:r>
      <w:r w:rsidRPr="4EAF6494">
        <w:t>systematic review*.ti.</w:t>
      </w:r>
      <w:r>
        <w:tab/>
      </w:r>
      <w:r w:rsidRPr="4EAF6494">
        <w:t>283484</w:t>
      </w:r>
    </w:p>
    <w:p w14:paraId="37D9E0B7" w14:textId="67BA19B5" w:rsidR="455E7931" w:rsidRDefault="455E7931" w:rsidP="00E33137">
      <w:pPr>
        <w:spacing w:after="0"/>
      </w:pPr>
      <w:r w:rsidRPr="4EAF6494">
        <w:t>8</w:t>
      </w:r>
      <w:r>
        <w:tab/>
      </w:r>
      <w:r w:rsidRPr="4EAF6494">
        <w:t>"systematic review"/</w:t>
      </w:r>
      <w:r>
        <w:tab/>
      </w:r>
      <w:r w:rsidRPr="4EAF6494">
        <w:t>284105</w:t>
      </w:r>
    </w:p>
    <w:p w14:paraId="5D9D02EE" w14:textId="6E93A69C" w:rsidR="455E7931" w:rsidRDefault="455E7931" w:rsidP="00E33137">
      <w:pPr>
        <w:spacing w:after="0"/>
      </w:pPr>
      <w:r w:rsidRPr="4EAF6494">
        <w:t>9</w:t>
      </w:r>
      <w:r>
        <w:tab/>
      </w:r>
      <w:r w:rsidRPr="4EAF6494">
        <w:t>7 or 8</w:t>
      </w:r>
      <w:r>
        <w:tab/>
      </w:r>
      <w:r w:rsidRPr="4EAF6494">
        <w:t>356970</w:t>
      </w:r>
    </w:p>
    <w:p w14:paraId="18A8FCBC" w14:textId="71D0E523" w:rsidR="455E7931" w:rsidRDefault="455E7931" w:rsidP="00E33137">
      <w:pPr>
        <w:spacing w:after="0"/>
      </w:pPr>
      <w:r w:rsidRPr="4EAF6494">
        <w:t>10</w:t>
      </w:r>
      <w:r>
        <w:tab/>
      </w:r>
      <w:r w:rsidRPr="4EAF6494">
        <w:t>4 and 9</w:t>
      </w:r>
      <w:r>
        <w:tab/>
      </w:r>
      <w:r w:rsidR="6E47AC1A" w:rsidRPr="4EAF6494">
        <w:t xml:space="preserve"> </w:t>
      </w:r>
      <w:r w:rsidRPr="4EAF6494">
        <w:t>314</w:t>
      </w:r>
    </w:p>
    <w:p w14:paraId="249B59D3" w14:textId="2E8ECE7B" w:rsidR="455E7931" w:rsidRDefault="455E7931" w:rsidP="00E33137">
      <w:pPr>
        <w:spacing w:after="0"/>
      </w:pPr>
      <w:r w:rsidRPr="4EAF6494">
        <w:t>11</w:t>
      </w:r>
      <w:r>
        <w:tab/>
      </w:r>
      <w:r w:rsidRPr="4EAF6494">
        <w:t>6 or 10</w:t>
      </w:r>
      <w:r>
        <w:tab/>
      </w:r>
      <w:r w:rsidRPr="4EAF6494">
        <w:t>314</w:t>
      </w:r>
    </w:p>
    <w:p w14:paraId="17C01441" w14:textId="73C6DA49" w:rsidR="455E7931" w:rsidRDefault="455E7931" w:rsidP="00E33137">
      <w:pPr>
        <w:spacing w:after="0"/>
      </w:pPr>
      <w:r w:rsidRPr="4EAF6494">
        <w:t>12</w:t>
      </w:r>
      <w:r>
        <w:tab/>
      </w:r>
      <w:r w:rsidRPr="4EAF6494">
        <w:t>limit 11 to (english language and yr="2015 -Current")</w:t>
      </w:r>
      <w:r>
        <w:tab/>
      </w:r>
      <w:r w:rsidRPr="4EAF6494">
        <w:t>274</w:t>
      </w:r>
    </w:p>
    <w:p w14:paraId="56687371" w14:textId="13F1EAC0" w:rsidR="4EAF6494" w:rsidRDefault="4EAF6494" w:rsidP="4EAF6494">
      <w:pPr>
        <w:rPr>
          <w:rFonts w:eastAsia="Calibri"/>
        </w:rPr>
      </w:pPr>
    </w:p>
    <w:p w14:paraId="4B8D4391" w14:textId="08EBE86A" w:rsidR="00F74B23" w:rsidRDefault="00F74B23" w:rsidP="00F74B23">
      <w:pPr>
        <w:rPr>
          <w:rFonts w:eastAsia="Calibri"/>
        </w:rPr>
      </w:pPr>
    </w:p>
    <w:sectPr w:rsidR="00F74B23" w:rsidSect="001F1C68">
      <w:footerReference w:type="default" r:id="rId27"/>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780AFA" w14:textId="77777777" w:rsidR="00C84059" w:rsidRDefault="00C84059" w:rsidP="00B15943">
      <w:r>
        <w:separator/>
      </w:r>
    </w:p>
  </w:endnote>
  <w:endnote w:type="continuationSeparator" w:id="0">
    <w:p w14:paraId="13C5A04F" w14:textId="77777777" w:rsidR="00C84059" w:rsidRDefault="00C84059" w:rsidP="00B15943">
      <w:r>
        <w:continuationSeparator/>
      </w:r>
    </w:p>
  </w:endnote>
  <w:endnote w:type="continuationNotice" w:id="1">
    <w:p w14:paraId="6808D7E3" w14:textId="77777777" w:rsidR="00C84059" w:rsidRDefault="00C84059"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F24E4C"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36740E" w14:textId="77777777" w:rsidR="00C84059" w:rsidRDefault="00C84059" w:rsidP="00B15943">
      <w:r>
        <w:separator/>
      </w:r>
    </w:p>
  </w:footnote>
  <w:footnote w:type="continuationSeparator" w:id="0">
    <w:p w14:paraId="06B52852" w14:textId="77777777" w:rsidR="00C84059" w:rsidRDefault="00C84059" w:rsidP="00B15943">
      <w:r>
        <w:continuationSeparator/>
      </w:r>
    </w:p>
  </w:footnote>
  <w:footnote w:type="continuationNotice" w:id="1">
    <w:p w14:paraId="02E21A5D" w14:textId="77777777" w:rsidR="00C84059" w:rsidRDefault="00C84059"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282BFC"/>
    <w:multiLevelType w:val="hybridMultilevel"/>
    <w:tmpl w:val="C206EA2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8824C6"/>
    <w:multiLevelType w:val="hybridMultilevel"/>
    <w:tmpl w:val="02224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706E28"/>
    <w:multiLevelType w:val="multilevel"/>
    <w:tmpl w:val="8200D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9D701F"/>
    <w:multiLevelType w:val="multilevel"/>
    <w:tmpl w:val="56FA4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96637D"/>
    <w:multiLevelType w:val="hybridMultilevel"/>
    <w:tmpl w:val="E1203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753041"/>
    <w:multiLevelType w:val="hybridMultilevel"/>
    <w:tmpl w:val="D8C2208C"/>
    <w:lvl w:ilvl="0" w:tplc="08090019">
      <w:start w:val="1"/>
      <w:numFmt w:val="lowerLetter"/>
      <w:lvlText w:val="%1."/>
      <w:lvlJc w:val="left"/>
      <w:pPr>
        <w:ind w:left="1004" w:hanging="360"/>
      </w:pPr>
    </w:lvl>
    <w:lvl w:ilvl="1" w:tplc="08090019">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9" w15:restartNumberingAfterBreak="0">
    <w:nsid w:val="2F016DA1"/>
    <w:multiLevelType w:val="hybridMultilevel"/>
    <w:tmpl w:val="0636B9A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1E5585C"/>
    <w:multiLevelType w:val="hybridMultilevel"/>
    <w:tmpl w:val="1CC2C7E6"/>
    <w:lvl w:ilvl="0" w:tplc="0809000F">
      <w:start w:val="1"/>
      <w:numFmt w:val="decimal"/>
      <w:lvlText w:val="%1."/>
      <w:lvlJc w:val="left"/>
      <w:pPr>
        <w:ind w:left="360" w:hanging="360"/>
      </w:pPr>
    </w:lvl>
    <w:lvl w:ilvl="1" w:tplc="37762006">
      <w:start w:val="1"/>
      <w:numFmt w:val="lowerLetter"/>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2086568"/>
    <w:multiLevelType w:val="hybridMultilevel"/>
    <w:tmpl w:val="633ED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6782953"/>
    <w:multiLevelType w:val="hybridMultilevel"/>
    <w:tmpl w:val="55B471A8"/>
    <w:lvl w:ilvl="0" w:tplc="5E64AA5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1"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E886A6A"/>
    <w:multiLevelType w:val="multilevel"/>
    <w:tmpl w:val="D3945F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51C955F3"/>
    <w:multiLevelType w:val="multilevel"/>
    <w:tmpl w:val="A9C8CA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31E5F1C"/>
    <w:multiLevelType w:val="multilevel"/>
    <w:tmpl w:val="F2BA61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15706E6"/>
    <w:multiLevelType w:val="hybridMultilevel"/>
    <w:tmpl w:val="8138B6AA"/>
    <w:lvl w:ilvl="0" w:tplc="21C4DCCE">
      <w:start w:val="1"/>
      <w:numFmt w:val="decimal"/>
      <w:lvlText w:val="%1."/>
      <w:lvlJc w:val="left"/>
      <w:pPr>
        <w:ind w:left="36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2F758F6"/>
    <w:multiLevelType w:val="hybridMultilevel"/>
    <w:tmpl w:val="D5968DEE"/>
    <w:lvl w:ilvl="0" w:tplc="FFFFFFFF">
      <w:start w:val="1"/>
      <w:numFmt w:val="lowerRoman"/>
      <w:lvlText w:val="%1."/>
      <w:lvlJc w:val="right"/>
      <w:pPr>
        <w:ind w:left="1440" w:hanging="360"/>
      </w:pPr>
    </w:lvl>
    <w:lvl w:ilvl="1" w:tplc="0809001B">
      <w:start w:val="1"/>
      <w:numFmt w:val="lowerRoman"/>
      <w:lvlText w:val="%2."/>
      <w:lvlJc w:val="righ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2" w15:restartNumberingAfterBreak="0">
    <w:nsid w:val="66A21E90"/>
    <w:multiLevelType w:val="hybridMultilevel"/>
    <w:tmpl w:val="51848730"/>
    <w:lvl w:ilvl="0" w:tplc="0809001B">
      <w:start w:val="1"/>
      <w:numFmt w:val="lowerRoman"/>
      <w:lvlText w:val="%1."/>
      <w:lvlJc w:val="righ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3"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08D0EED"/>
    <w:multiLevelType w:val="multilevel"/>
    <w:tmpl w:val="92D0D2B0"/>
    <w:lvl w:ilvl="0">
      <w:start w:val="1"/>
      <w:numFmt w:val="decimal"/>
      <w:lvlText w:val="%1."/>
      <w:lvlJc w:val="left"/>
      <w:pPr>
        <w:ind w:left="720" w:hanging="360"/>
      </w:pPr>
      <w:rPr>
        <w:rFonts w:hint="default"/>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72DA7573"/>
    <w:multiLevelType w:val="hybridMultilevel"/>
    <w:tmpl w:val="10C6FC0E"/>
    <w:lvl w:ilvl="0" w:tplc="08090019">
      <w:start w:val="1"/>
      <w:numFmt w:val="lowerLetter"/>
      <w:lvlText w:val="%1."/>
      <w:lvlJc w:val="left"/>
      <w:pPr>
        <w:ind w:left="720" w:hanging="360"/>
      </w:pPr>
      <w:rPr>
        <w:rFonts w:hint="default"/>
      </w:rPr>
    </w:lvl>
    <w:lvl w:ilvl="1" w:tplc="643E28F0">
      <w:start w:val="1"/>
      <w:numFmt w:val="lowerRoman"/>
      <w:lvlText w:val="%2."/>
      <w:lvlJc w:val="left"/>
      <w:pPr>
        <w:ind w:left="1800" w:hanging="72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BC1D93"/>
    <w:multiLevelType w:val="hybridMultilevel"/>
    <w:tmpl w:val="A3EC3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1634340">
    <w:abstractNumId w:val="26"/>
  </w:num>
  <w:num w:numId="2" w16cid:durableId="1527985751">
    <w:abstractNumId w:val="5"/>
  </w:num>
  <w:num w:numId="3" w16cid:durableId="1495803962">
    <w:abstractNumId w:val="24"/>
  </w:num>
  <w:num w:numId="4" w16cid:durableId="37054411">
    <w:abstractNumId w:val="8"/>
  </w:num>
  <w:num w:numId="5" w16cid:durableId="1352224519">
    <w:abstractNumId w:val="1"/>
  </w:num>
  <w:num w:numId="6" w16cid:durableId="1513180185">
    <w:abstractNumId w:val="15"/>
  </w:num>
  <w:num w:numId="7" w16cid:durableId="865288434">
    <w:abstractNumId w:val="28"/>
  </w:num>
  <w:num w:numId="8" w16cid:durableId="1368263986">
    <w:abstractNumId w:val="47"/>
  </w:num>
  <w:num w:numId="9" w16cid:durableId="1350370947">
    <w:abstractNumId w:val="0"/>
  </w:num>
  <w:num w:numId="10" w16cid:durableId="1966353602">
    <w:abstractNumId w:val="31"/>
  </w:num>
  <w:num w:numId="11" w16cid:durableId="895706082">
    <w:abstractNumId w:val="10"/>
  </w:num>
  <w:num w:numId="12" w16cid:durableId="1455442445">
    <w:abstractNumId w:val="4"/>
  </w:num>
  <w:num w:numId="13" w16cid:durableId="1732464256">
    <w:abstractNumId w:val="29"/>
  </w:num>
  <w:num w:numId="14" w16cid:durableId="632518719">
    <w:abstractNumId w:val="39"/>
  </w:num>
  <w:num w:numId="15" w16cid:durableId="198973636">
    <w:abstractNumId w:val="36"/>
  </w:num>
  <w:num w:numId="16" w16cid:durableId="624001020">
    <w:abstractNumId w:val="46"/>
  </w:num>
  <w:num w:numId="17" w16cid:durableId="138622115">
    <w:abstractNumId w:val="7"/>
  </w:num>
  <w:num w:numId="18" w16cid:durableId="1441493233">
    <w:abstractNumId w:val="23"/>
  </w:num>
  <w:num w:numId="19" w16cid:durableId="1806654529">
    <w:abstractNumId w:val="34"/>
  </w:num>
  <w:num w:numId="20" w16cid:durableId="595938722">
    <w:abstractNumId w:val="2"/>
  </w:num>
  <w:num w:numId="21" w16cid:durableId="564730547">
    <w:abstractNumId w:val="38"/>
  </w:num>
  <w:num w:numId="22" w16cid:durableId="553584257">
    <w:abstractNumId w:val="21"/>
  </w:num>
  <w:num w:numId="23" w16cid:durableId="704253600">
    <w:abstractNumId w:val="16"/>
  </w:num>
  <w:num w:numId="24" w16cid:durableId="1040856931">
    <w:abstractNumId w:val="14"/>
  </w:num>
  <w:num w:numId="25" w16cid:durableId="1056049112">
    <w:abstractNumId w:val="43"/>
  </w:num>
  <w:num w:numId="26" w16cid:durableId="1818255019">
    <w:abstractNumId w:val="25"/>
  </w:num>
  <w:num w:numId="27" w16cid:durableId="1345398754">
    <w:abstractNumId w:val="6"/>
  </w:num>
  <w:num w:numId="28" w16cid:durableId="1301105859">
    <w:abstractNumId w:val="9"/>
  </w:num>
  <w:num w:numId="29" w16cid:durableId="445394976">
    <w:abstractNumId w:val="37"/>
  </w:num>
  <w:num w:numId="30" w16cid:durableId="1966498424">
    <w:abstractNumId w:val="33"/>
  </w:num>
  <w:num w:numId="31" w16cid:durableId="1926182332">
    <w:abstractNumId w:val="22"/>
  </w:num>
  <w:num w:numId="32" w16cid:durableId="1799296356">
    <w:abstractNumId w:val="32"/>
  </w:num>
  <w:num w:numId="33" w16cid:durableId="36860523">
    <w:abstractNumId w:val="27"/>
  </w:num>
  <w:num w:numId="34" w16cid:durableId="405692322">
    <w:abstractNumId w:val="11"/>
  </w:num>
  <w:num w:numId="35" w16cid:durableId="1490099626">
    <w:abstractNumId w:val="17"/>
  </w:num>
  <w:num w:numId="36" w16cid:durableId="1204513833">
    <w:abstractNumId w:val="12"/>
  </w:num>
  <w:num w:numId="37" w16cid:durableId="208960125">
    <w:abstractNumId w:val="35"/>
  </w:num>
  <w:num w:numId="38" w16cid:durableId="306666060">
    <w:abstractNumId w:val="13"/>
  </w:num>
  <w:num w:numId="39" w16cid:durableId="1364090969">
    <w:abstractNumId w:val="44"/>
  </w:num>
  <w:num w:numId="40" w16cid:durableId="436872617">
    <w:abstractNumId w:val="45"/>
  </w:num>
  <w:num w:numId="41" w16cid:durableId="2099372">
    <w:abstractNumId w:val="42"/>
  </w:num>
  <w:num w:numId="42" w16cid:durableId="828136034">
    <w:abstractNumId w:val="41"/>
  </w:num>
  <w:num w:numId="43" w16cid:durableId="1662805823">
    <w:abstractNumId w:val="20"/>
  </w:num>
  <w:num w:numId="44" w16cid:durableId="1110733972">
    <w:abstractNumId w:val="30"/>
  </w:num>
  <w:num w:numId="45" w16cid:durableId="1564683431">
    <w:abstractNumId w:val="18"/>
  </w:num>
  <w:num w:numId="46" w16cid:durableId="2011062947">
    <w:abstractNumId w:val="40"/>
  </w:num>
  <w:num w:numId="47" w16cid:durableId="240876658">
    <w:abstractNumId w:val="19"/>
  </w:num>
  <w:num w:numId="48" w16cid:durableId="458688347">
    <w:abstractNumId w:val="3"/>
  </w:num>
  <w:num w:numId="49" w16cid:durableId="1387757399">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DO NOT DELETE OR SAV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pxedtx1a2atae55p6xfe9ls9tfw29ets59&quot;&gt;rhinoplasty plcv Copy&lt;record-ids&gt;&lt;item&gt;2&lt;/item&gt;&lt;item&gt;11&lt;/item&gt;&lt;item&gt;18&lt;/item&gt;&lt;item&gt;19&lt;/item&gt;&lt;item&gt;30&lt;/item&gt;&lt;item&gt;34&lt;/item&gt;&lt;item&gt;44&lt;/item&gt;&lt;item&gt;45&lt;/item&gt;&lt;item&gt;46&lt;/item&gt;&lt;item&gt;47&lt;/item&gt;&lt;/record-ids&gt;&lt;/item&gt;&lt;/Libraries&gt;"/>
  </w:docVars>
  <w:rsids>
    <w:rsidRoot w:val="00AE7B08"/>
    <w:rsid w:val="00002930"/>
    <w:rsid w:val="00003D54"/>
    <w:rsid w:val="0000692F"/>
    <w:rsid w:val="00007A8F"/>
    <w:rsid w:val="0001295D"/>
    <w:rsid w:val="00013BB7"/>
    <w:rsid w:val="00017636"/>
    <w:rsid w:val="00023621"/>
    <w:rsid w:val="0002622F"/>
    <w:rsid w:val="00030406"/>
    <w:rsid w:val="00032AB3"/>
    <w:rsid w:val="00034BDF"/>
    <w:rsid w:val="00037D2C"/>
    <w:rsid w:val="00041337"/>
    <w:rsid w:val="000417C9"/>
    <w:rsid w:val="00047689"/>
    <w:rsid w:val="00047A34"/>
    <w:rsid w:val="00052073"/>
    <w:rsid w:val="00052939"/>
    <w:rsid w:val="000611B2"/>
    <w:rsid w:val="00061E20"/>
    <w:rsid w:val="00062D66"/>
    <w:rsid w:val="00062F6D"/>
    <w:rsid w:val="00064AF9"/>
    <w:rsid w:val="00072F9E"/>
    <w:rsid w:val="000730C4"/>
    <w:rsid w:val="00074512"/>
    <w:rsid w:val="00074646"/>
    <w:rsid w:val="00075F6A"/>
    <w:rsid w:val="0008022E"/>
    <w:rsid w:val="000906B0"/>
    <w:rsid w:val="000919B2"/>
    <w:rsid w:val="000956B3"/>
    <w:rsid w:val="000968FC"/>
    <w:rsid w:val="0009702A"/>
    <w:rsid w:val="00097BB7"/>
    <w:rsid w:val="000A0383"/>
    <w:rsid w:val="000A0BF8"/>
    <w:rsid w:val="000A3BC5"/>
    <w:rsid w:val="000A4002"/>
    <w:rsid w:val="000B22DF"/>
    <w:rsid w:val="000B27B0"/>
    <w:rsid w:val="000B2FFA"/>
    <w:rsid w:val="000B3EF8"/>
    <w:rsid w:val="000B4E00"/>
    <w:rsid w:val="000B503B"/>
    <w:rsid w:val="000C0458"/>
    <w:rsid w:val="000C0F6F"/>
    <w:rsid w:val="000C4F44"/>
    <w:rsid w:val="000C567B"/>
    <w:rsid w:val="000D028D"/>
    <w:rsid w:val="000D0456"/>
    <w:rsid w:val="000D188C"/>
    <w:rsid w:val="000D4F30"/>
    <w:rsid w:val="000D7AE8"/>
    <w:rsid w:val="000D7DF1"/>
    <w:rsid w:val="000E2370"/>
    <w:rsid w:val="000E291C"/>
    <w:rsid w:val="000E417F"/>
    <w:rsid w:val="000E4770"/>
    <w:rsid w:val="000E56C2"/>
    <w:rsid w:val="000E7C63"/>
    <w:rsid w:val="000F4243"/>
    <w:rsid w:val="000F7ABB"/>
    <w:rsid w:val="00100E78"/>
    <w:rsid w:val="00103DB5"/>
    <w:rsid w:val="001041E8"/>
    <w:rsid w:val="00104731"/>
    <w:rsid w:val="00104EDF"/>
    <w:rsid w:val="001059AB"/>
    <w:rsid w:val="00106B6D"/>
    <w:rsid w:val="00110AF1"/>
    <w:rsid w:val="0011281B"/>
    <w:rsid w:val="00114B58"/>
    <w:rsid w:val="00117651"/>
    <w:rsid w:val="00117902"/>
    <w:rsid w:val="001202B4"/>
    <w:rsid w:val="001225DC"/>
    <w:rsid w:val="001249A5"/>
    <w:rsid w:val="001357C4"/>
    <w:rsid w:val="0013581B"/>
    <w:rsid w:val="00135D72"/>
    <w:rsid w:val="001374D7"/>
    <w:rsid w:val="00144E36"/>
    <w:rsid w:val="00145960"/>
    <w:rsid w:val="00145F4F"/>
    <w:rsid w:val="001475F8"/>
    <w:rsid w:val="00150B2C"/>
    <w:rsid w:val="00153C6E"/>
    <w:rsid w:val="00156B90"/>
    <w:rsid w:val="00157BDB"/>
    <w:rsid w:val="0016310D"/>
    <w:rsid w:val="001636EF"/>
    <w:rsid w:val="00165F1B"/>
    <w:rsid w:val="001662E1"/>
    <w:rsid w:val="001702E1"/>
    <w:rsid w:val="00173D05"/>
    <w:rsid w:val="0017549E"/>
    <w:rsid w:val="0017664F"/>
    <w:rsid w:val="00176E10"/>
    <w:rsid w:val="00180A35"/>
    <w:rsid w:val="001815C6"/>
    <w:rsid w:val="00183DA4"/>
    <w:rsid w:val="00190AE1"/>
    <w:rsid w:val="00190E2F"/>
    <w:rsid w:val="00192631"/>
    <w:rsid w:val="00193233"/>
    <w:rsid w:val="00194111"/>
    <w:rsid w:val="00194995"/>
    <w:rsid w:val="001960A3"/>
    <w:rsid w:val="001962E7"/>
    <w:rsid w:val="001A058F"/>
    <w:rsid w:val="001A0D97"/>
    <w:rsid w:val="001A3223"/>
    <w:rsid w:val="001A4773"/>
    <w:rsid w:val="001A4E6F"/>
    <w:rsid w:val="001A76C0"/>
    <w:rsid w:val="001B08A6"/>
    <w:rsid w:val="001B3AB4"/>
    <w:rsid w:val="001B5B7B"/>
    <w:rsid w:val="001B6521"/>
    <w:rsid w:val="001B6CE5"/>
    <w:rsid w:val="001C0BB7"/>
    <w:rsid w:val="001C1D0C"/>
    <w:rsid w:val="001C2F99"/>
    <w:rsid w:val="001C34AB"/>
    <w:rsid w:val="001C4616"/>
    <w:rsid w:val="001C4A07"/>
    <w:rsid w:val="001D0AA3"/>
    <w:rsid w:val="001D0DAF"/>
    <w:rsid w:val="001D2301"/>
    <w:rsid w:val="001D4F89"/>
    <w:rsid w:val="001D5263"/>
    <w:rsid w:val="001D580C"/>
    <w:rsid w:val="001D5BC2"/>
    <w:rsid w:val="001D79D6"/>
    <w:rsid w:val="001E15AF"/>
    <w:rsid w:val="001E4984"/>
    <w:rsid w:val="001F1AFD"/>
    <w:rsid w:val="001F1C68"/>
    <w:rsid w:val="001F4F4F"/>
    <w:rsid w:val="00200ACB"/>
    <w:rsid w:val="00201CC5"/>
    <w:rsid w:val="002024C7"/>
    <w:rsid w:val="0020513F"/>
    <w:rsid w:val="0020606A"/>
    <w:rsid w:val="0020687B"/>
    <w:rsid w:val="00210E82"/>
    <w:rsid w:val="00211118"/>
    <w:rsid w:val="002155DF"/>
    <w:rsid w:val="002158A0"/>
    <w:rsid w:val="0021677C"/>
    <w:rsid w:val="002173C6"/>
    <w:rsid w:val="00221DE0"/>
    <w:rsid w:val="002240E9"/>
    <w:rsid w:val="0022452E"/>
    <w:rsid w:val="0022525B"/>
    <w:rsid w:val="00230CB9"/>
    <w:rsid w:val="00232B09"/>
    <w:rsid w:val="002404CF"/>
    <w:rsid w:val="00240CB6"/>
    <w:rsid w:val="00243FD2"/>
    <w:rsid w:val="00244A86"/>
    <w:rsid w:val="00254295"/>
    <w:rsid w:val="002544FA"/>
    <w:rsid w:val="00254AF2"/>
    <w:rsid w:val="0026000B"/>
    <w:rsid w:val="00260D8B"/>
    <w:rsid w:val="00262550"/>
    <w:rsid w:val="00262788"/>
    <w:rsid w:val="002632D5"/>
    <w:rsid w:val="002639D4"/>
    <w:rsid w:val="00264EA2"/>
    <w:rsid w:val="00267304"/>
    <w:rsid w:val="002709FF"/>
    <w:rsid w:val="00272C72"/>
    <w:rsid w:val="00273963"/>
    <w:rsid w:val="00274161"/>
    <w:rsid w:val="002766B9"/>
    <w:rsid w:val="002827C1"/>
    <w:rsid w:val="00282E5C"/>
    <w:rsid w:val="00291198"/>
    <w:rsid w:val="00296F89"/>
    <w:rsid w:val="00297312"/>
    <w:rsid w:val="002A0EF4"/>
    <w:rsid w:val="002A1CB6"/>
    <w:rsid w:val="002A70D7"/>
    <w:rsid w:val="002C158C"/>
    <w:rsid w:val="002C1711"/>
    <w:rsid w:val="002C570D"/>
    <w:rsid w:val="002C702D"/>
    <w:rsid w:val="002D398F"/>
    <w:rsid w:val="002D5E8A"/>
    <w:rsid w:val="002E0181"/>
    <w:rsid w:val="002E3B80"/>
    <w:rsid w:val="002E603E"/>
    <w:rsid w:val="002F3023"/>
    <w:rsid w:val="002F3BC4"/>
    <w:rsid w:val="002F4DC2"/>
    <w:rsid w:val="00300E9F"/>
    <w:rsid w:val="0030133D"/>
    <w:rsid w:val="00303551"/>
    <w:rsid w:val="00307710"/>
    <w:rsid w:val="003114D0"/>
    <w:rsid w:val="00316F43"/>
    <w:rsid w:val="0031759D"/>
    <w:rsid w:val="00320E23"/>
    <w:rsid w:val="00322B0F"/>
    <w:rsid w:val="0032439A"/>
    <w:rsid w:val="00324CBB"/>
    <w:rsid w:val="00325E5F"/>
    <w:rsid w:val="00330370"/>
    <w:rsid w:val="00331426"/>
    <w:rsid w:val="003328A3"/>
    <w:rsid w:val="003401A2"/>
    <w:rsid w:val="00340625"/>
    <w:rsid w:val="00342313"/>
    <w:rsid w:val="00342A14"/>
    <w:rsid w:val="003457E0"/>
    <w:rsid w:val="00345C1F"/>
    <w:rsid w:val="00351EDD"/>
    <w:rsid w:val="00352686"/>
    <w:rsid w:val="00353D7E"/>
    <w:rsid w:val="00355E6D"/>
    <w:rsid w:val="00357675"/>
    <w:rsid w:val="00360776"/>
    <w:rsid w:val="00363868"/>
    <w:rsid w:val="00367B42"/>
    <w:rsid w:val="003718C0"/>
    <w:rsid w:val="00376D77"/>
    <w:rsid w:val="00380CE5"/>
    <w:rsid w:val="00381C7A"/>
    <w:rsid w:val="0038249B"/>
    <w:rsid w:val="003869AD"/>
    <w:rsid w:val="00396E0F"/>
    <w:rsid w:val="003970DC"/>
    <w:rsid w:val="00397FA1"/>
    <w:rsid w:val="003A0136"/>
    <w:rsid w:val="003A13DB"/>
    <w:rsid w:val="003A149B"/>
    <w:rsid w:val="003A65ED"/>
    <w:rsid w:val="003A7462"/>
    <w:rsid w:val="003B1908"/>
    <w:rsid w:val="003B2FF3"/>
    <w:rsid w:val="003B3DD5"/>
    <w:rsid w:val="003B76A2"/>
    <w:rsid w:val="003B7B3E"/>
    <w:rsid w:val="003C0555"/>
    <w:rsid w:val="003C598A"/>
    <w:rsid w:val="003C5C1B"/>
    <w:rsid w:val="003C6705"/>
    <w:rsid w:val="003C6E2C"/>
    <w:rsid w:val="003D13C6"/>
    <w:rsid w:val="003D30F4"/>
    <w:rsid w:val="003D6987"/>
    <w:rsid w:val="003D7F19"/>
    <w:rsid w:val="003E03A2"/>
    <w:rsid w:val="003E1514"/>
    <w:rsid w:val="003E56E4"/>
    <w:rsid w:val="003E5C60"/>
    <w:rsid w:val="003E6011"/>
    <w:rsid w:val="003F0580"/>
    <w:rsid w:val="003F09A9"/>
    <w:rsid w:val="003F1BE1"/>
    <w:rsid w:val="003F3B26"/>
    <w:rsid w:val="003F52FD"/>
    <w:rsid w:val="00400565"/>
    <w:rsid w:val="00402168"/>
    <w:rsid w:val="00403A71"/>
    <w:rsid w:val="00404415"/>
    <w:rsid w:val="00404874"/>
    <w:rsid w:val="00405A25"/>
    <w:rsid w:val="004061D0"/>
    <w:rsid w:val="00410628"/>
    <w:rsid w:val="00410DFC"/>
    <w:rsid w:val="00410F7A"/>
    <w:rsid w:val="00411397"/>
    <w:rsid w:val="004127A0"/>
    <w:rsid w:val="004153F7"/>
    <w:rsid w:val="00417851"/>
    <w:rsid w:val="004257A2"/>
    <w:rsid w:val="00426140"/>
    <w:rsid w:val="00427D44"/>
    <w:rsid w:val="0043105A"/>
    <w:rsid w:val="004334DE"/>
    <w:rsid w:val="00436F3E"/>
    <w:rsid w:val="00446523"/>
    <w:rsid w:val="004470EE"/>
    <w:rsid w:val="00450C13"/>
    <w:rsid w:val="00451196"/>
    <w:rsid w:val="0045193E"/>
    <w:rsid w:val="00451DAC"/>
    <w:rsid w:val="00453F20"/>
    <w:rsid w:val="00454979"/>
    <w:rsid w:val="0045786A"/>
    <w:rsid w:val="0046183B"/>
    <w:rsid w:val="004626C6"/>
    <w:rsid w:val="00464E24"/>
    <w:rsid w:val="00466065"/>
    <w:rsid w:val="00471029"/>
    <w:rsid w:val="004713BF"/>
    <w:rsid w:val="00471E19"/>
    <w:rsid w:val="00473FBF"/>
    <w:rsid w:val="00481EF6"/>
    <w:rsid w:val="00482AB2"/>
    <w:rsid w:val="00483F03"/>
    <w:rsid w:val="00485126"/>
    <w:rsid w:val="00485D11"/>
    <w:rsid w:val="00490438"/>
    <w:rsid w:val="00491E77"/>
    <w:rsid w:val="004938F5"/>
    <w:rsid w:val="00494BC6"/>
    <w:rsid w:val="004951D9"/>
    <w:rsid w:val="00496B74"/>
    <w:rsid w:val="00497312"/>
    <w:rsid w:val="004A028F"/>
    <w:rsid w:val="004A0CDB"/>
    <w:rsid w:val="004A5B23"/>
    <w:rsid w:val="004A70FE"/>
    <w:rsid w:val="004B2AD7"/>
    <w:rsid w:val="004B3CA2"/>
    <w:rsid w:val="004B3D64"/>
    <w:rsid w:val="004B5F00"/>
    <w:rsid w:val="004B6D1E"/>
    <w:rsid w:val="004B7694"/>
    <w:rsid w:val="004B7B0B"/>
    <w:rsid w:val="004C0353"/>
    <w:rsid w:val="004C04CB"/>
    <w:rsid w:val="004C0F68"/>
    <w:rsid w:val="004C0FD6"/>
    <w:rsid w:val="004C2A39"/>
    <w:rsid w:val="004C4C89"/>
    <w:rsid w:val="004C5DC9"/>
    <w:rsid w:val="004C6AA1"/>
    <w:rsid w:val="004C703E"/>
    <w:rsid w:val="004D1229"/>
    <w:rsid w:val="004D142C"/>
    <w:rsid w:val="004D37B3"/>
    <w:rsid w:val="004D39CC"/>
    <w:rsid w:val="004E15E8"/>
    <w:rsid w:val="004E3F2E"/>
    <w:rsid w:val="004E4096"/>
    <w:rsid w:val="004E668C"/>
    <w:rsid w:val="004E6ED2"/>
    <w:rsid w:val="004F0B68"/>
    <w:rsid w:val="004F181A"/>
    <w:rsid w:val="004F2BCE"/>
    <w:rsid w:val="004F2DB8"/>
    <w:rsid w:val="004F3348"/>
    <w:rsid w:val="004F40A3"/>
    <w:rsid w:val="005023C7"/>
    <w:rsid w:val="00503B38"/>
    <w:rsid w:val="005103DF"/>
    <w:rsid w:val="00511CC9"/>
    <w:rsid w:val="005128BE"/>
    <w:rsid w:val="005128D3"/>
    <w:rsid w:val="00513AAB"/>
    <w:rsid w:val="00513ECA"/>
    <w:rsid w:val="00515EA4"/>
    <w:rsid w:val="0051604C"/>
    <w:rsid w:val="00517EEB"/>
    <w:rsid w:val="00525AEF"/>
    <w:rsid w:val="00530183"/>
    <w:rsid w:val="00531ABB"/>
    <w:rsid w:val="00531B11"/>
    <w:rsid w:val="0053428A"/>
    <w:rsid w:val="005374A1"/>
    <w:rsid w:val="0054214F"/>
    <w:rsid w:val="00542A87"/>
    <w:rsid w:val="00544114"/>
    <w:rsid w:val="00547272"/>
    <w:rsid w:val="005524E9"/>
    <w:rsid w:val="00554057"/>
    <w:rsid w:val="00554C79"/>
    <w:rsid w:val="00557547"/>
    <w:rsid w:val="00564794"/>
    <w:rsid w:val="00564D92"/>
    <w:rsid w:val="005704B3"/>
    <w:rsid w:val="00571792"/>
    <w:rsid w:val="005730D2"/>
    <w:rsid w:val="00573A0C"/>
    <w:rsid w:val="005748EB"/>
    <w:rsid w:val="00577375"/>
    <w:rsid w:val="0057780E"/>
    <w:rsid w:val="00577C00"/>
    <w:rsid w:val="005806B8"/>
    <w:rsid w:val="00582CD2"/>
    <w:rsid w:val="00584B92"/>
    <w:rsid w:val="00586A66"/>
    <w:rsid w:val="00587134"/>
    <w:rsid w:val="00587496"/>
    <w:rsid w:val="005876E3"/>
    <w:rsid w:val="005924AA"/>
    <w:rsid w:val="00594BC4"/>
    <w:rsid w:val="00595823"/>
    <w:rsid w:val="005964B2"/>
    <w:rsid w:val="005A1524"/>
    <w:rsid w:val="005A3E12"/>
    <w:rsid w:val="005A79EC"/>
    <w:rsid w:val="005B30C0"/>
    <w:rsid w:val="005B3261"/>
    <w:rsid w:val="005B3442"/>
    <w:rsid w:val="005B60A3"/>
    <w:rsid w:val="005B72E4"/>
    <w:rsid w:val="005C13E1"/>
    <w:rsid w:val="005C35C4"/>
    <w:rsid w:val="005C67FF"/>
    <w:rsid w:val="005D08D7"/>
    <w:rsid w:val="005D0E6C"/>
    <w:rsid w:val="005D4028"/>
    <w:rsid w:val="005D4569"/>
    <w:rsid w:val="005D7FD6"/>
    <w:rsid w:val="005E13D7"/>
    <w:rsid w:val="005E2DE4"/>
    <w:rsid w:val="005E406A"/>
    <w:rsid w:val="005F5066"/>
    <w:rsid w:val="005F636F"/>
    <w:rsid w:val="005F6FDC"/>
    <w:rsid w:val="00600482"/>
    <w:rsid w:val="00602828"/>
    <w:rsid w:val="00602EAC"/>
    <w:rsid w:val="00605919"/>
    <w:rsid w:val="00606B87"/>
    <w:rsid w:val="00607698"/>
    <w:rsid w:val="00610246"/>
    <w:rsid w:val="00611333"/>
    <w:rsid w:val="006124A6"/>
    <w:rsid w:val="006143D2"/>
    <w:rsid w:val="00614497"/>
    <w:rsid w:val="00616FED"/>
    <w:rsid w:val="00620F3F"/>
    <w:rsid w:val="00621020"/>
    <w:rsid w:val="00621DA4"/>
    <w:rsid w:val="00630BA1"/>
    <w:rsid w:val="00631257"/>
    <w:rsid w:val="0063159E"/>
    <w:rsid w:val="00631FC2"/>
    <w:rsid w:val="00633132"/>
    <w:rsid w:val="00641312"/>
    <w:rsid w:val="006453A2"/>
    <w:rsid w:val="00646B3F"/>
    <w:rsid w:val="00647160"/>
    <w:rsid w:val="006533D5"/>
    <w:rsid w:val="00657D2C"/>
    <w:rsid w:val="00660B2D"/>
    <w:rsid w:val="006619C6"/>
    <w:rsid w:val="00662ACF"/>
    <w:rsid w:val="00665F36"/>
    <w:rsid w:val="00666514"/>
    <w:rsid w:val="00673B17"/>
    <w:rsid w:val="0068048C"/>
    <w:rsid w:val="00680AC1"/>
    <w:rsid w:val="00681889"/>
    <w:rsid w:val="006845A7"/>
    <w:rsid w:val="0068660C"/>
    <w:rsid w:val="00687E42"/>
    <w:rsid w:val="00692EE7"/>
    <w:rsid w:val="0069417A"/>
    <w:rsid w:val="00694F4B"/>
    <w:rsid w:val="00696AD3"/>
    <w:rsid w:val="00697099"/>
    <w:rsid w:val="00697119"/>
    <w:rsid w:val="00697D3D"/>
    <w:rsid w:val="006A4DB4"/>
    <w:rsid w:val="006A4F43"/>
    <w:rsid w:val="006A7330"/>
    <w:rsid w:val="006B0C20"/>
    <w:rsid w:val="006B12B1"/>
    <w:rsid w:val="006C2464"/>
    <w:rsid w:val="006C2A59"/>
    <w:rsid w:val="006C706A"/>
    <w:rsid w:val="006D3557"/>
    <w:rsid w:val="006D49BE"/>
    <w:rsid w:val="006D729D"/>
    <w:rsid w:val="006E39C0"/>
    <w:rsid w:val="006E560C"/>
    <w:rsid w:val="006E5F9D"/>
    <w:rsid w:val="006E6579"/>
    <w:rsid w:val="006E6AFE"/>
    <w:rsid w:val="006E770F"/>
    <w:rsid w:val="006F0594"/>
    <w:rsid w:val="006F3877"/>
    <w:rsid w:val="006F39F1"/>
    <w:rsid w:val="007010DC"/>
    <w:rsid w:val="007033B1"/>
    <w:rsid w:val="00705E7A"/>
    <w:rsid w:val="00706754"/>
    <w:rsid w:val="00707E2F"/>
    <w:rsid w:val="00712658"/>
    <w:rsid w:val="00714FA8"/>
    <w:rsid w:val="00717B20"/>
    <w:rsid w:val="0072371D"/>
    <w:rsid w:val="00723CDC"/>
    <w:rsid w:val="007254E7"/>
    <w:rsid w:val="007261AC"/>
    <w:rsid w:val="00726691"/>
    <w:rsid w:val="00727C5B"/>
    <w:rsid w:val="00730917"/>
    <w:rsid w:val="00731710"/>
    <w:rsid w:val="007321B3"/>
    <w:rsid w:val="007332A7"/>
    <w:rsid w:val="00733EBA"/>
    <w:rsid w:val="00740D58"/>
    <w:rsid w:val="0074183C"/>
    <w:rsid w:val="00743F4B"/>
    <w:rsid w:val="00744D45"/>
    <w:rsid w:val="00745160"/>
    <w:rsid w:val="00745956"/>
    <w:rsid w:val="0074718E"/>
    <w:rsid w:val="0074775C"/>
    <w:rsid w:val="00747AFA"/>
    <w:rsid w:val="00753E21"/>
    <w:rsid w:val="00760C07"/>
    <w:rsid w:val="00761766"/>
    <w:rsid w:val="0076176A"/>
    <w:rsid w:val="00762D51"/>
    <w:rsid w:val="0076396F"/>
    <w:rsid w:val="007644BD"/>
    <w:rsid w:val="00767761"/>
    <w:rsid w:val="00767900"/>
    <w:rsid w:val="00767F94"/>
    <w:rsid w:val="007704C8"/>
    <w:rsid w:val="0077057C"/>
    <w:rsid w:val="0077167E"/>
    <w:rsid w:val="0077417B"/>
    <w:rsid w:val="00776E21"/>
    <w:rsid w:val="00782201"/>
    <w:rsid w:val="00783323"/>
    <w:rsid w:val="00785D9C"/>
    <w:rsid w:val="007863DF"/>
    <w:rsid w:val="00787C09"/>
    <w:rsid w:val="00795327"/>
    <w:rsid w:val="007979BF"/>
    <w:rsid w:val="007A05A8"/>
    <w:rsid w:val="007A2A51"/>
    <w:rsid w:val="007A2E13"/>
    <w:rsid w:val="007A5CDF"/>
    <w:rsid w:val="007A7178"/>
    <w:rsid w:val="007B0754"/>
    <w:rsid w:val="007B0ABA"/>
    <w:rsid w:val="007B2548"/>
    <w:rsid w:val="007B3938"/>
    <w:rsid w:val="007C09FF"/>
    <w:rsid w:val="007C0F53"/>
    <w:rsid w:val="007C59B3"/>
    <w:rsid w:val="007C5DEF"/>
    <w:rsid w:val="007D20E7"/>
    <w:rsid w:val="007D7ACF"/>
    <w:rsid w:val="007E0178"/>
    <w:rsid w:val="007E03EA"/>
    <w:rsid w:val="007E16EE"/>
    <w:rsid w:val="007E4D6B"/>
    <w:rsid w:val="007E796B"/>
    <w:rsid w:val="0080021F"/>
    <w:rsid w:val="00804116"/>
    <w:rsid w:val="00804363"/>
    <w:rsid w:val="00806325"/>
    <w:rsid w:val="008121AF"/>
    <w:rsid w:val="008121C3"/>
    <w:rsid w:val="00812372"/>
    <w:rsid w:val="0081271B"/>
    <w:rsid w:val="00822348"/>
    <w:rsid w:val="00822F24"/>
    <w:rsid w:val="00822F50"/>
    <w:rsid w:val="00823026"/>
    <w:rsid w:val="00831C19"/>
    <w:rsid w:val="00835B41"/>
    <w:rsid w:val="00836141"/>
    <w:rsid w:val="00837B89"/>
    <w:rsid w:val="00842994"/>
    <w:rsid w:val="00843F43"/>
    <w:rsid w:val="00845158"/>
    <w:rsid w:val="008500C0"/>
    <w:rsid w:val="008509AD"/>
    <w:rsid w:val="00850AC8"/>
    <w:rsid w:val="00855B15"/>
    <w:rsid w:val="00857F5D"/>
    <w:rsid w:val="008650E1"/>
    <w:rsid w:val="008711B9"/>
    <w:rsid w:val="0087156A"/>
    <w:rsid w:val="008719CE"/>
    <w:rsid w:val="008722BB"/>
    <w:rsid w:val="00876146"/>
    <w:rsid w:val="00876E48"/>
    <w:rsid w:val="00883261"/>
    <w:rsid w:val="008841C6"/>
    <w:rsid w:val="008841FA"/>
    <w:rsid w:val="008854E5"/>
    <w:rsid w:val="00885B59"/>
    <w:rsid w:val="008867B9"/>
    <w:rsid w:val="00886900"/>
    <w:rsid w:val="00886BB2"/>
    <w:rsid w:val="008909BF"/>
    <w:rsid w:val="008919D1"/>
    <w:rsid w:val="00895F50"/>
    <w:rsid w:val="0089771B"/>
    <w:rsid w:val="008A2970"/>
    <w:rsid w:val="008A39AA"/>
    <w:rsid w:val="008A6C2B"/>
    <w:rsid w:val="008B11E2"/>
    <w:rsid w:val="008B1DD1"/>
    <w:rsid w:val="008B3413"/>
    <w:rsid w:val="008B578C"/>
    <w:rsid w:val="008C2164"/>
    <w:rsid w:val="008C30D7"/>
    <w:rsid w:val="008C4009"/>
    <w:rsid w:val="008C4542"/>
    <w:rsid w:val="008C5333"/>
    <w:rsid w:val="008D2026"/>
    <w:rsid w:val="008D32EB"/>
    <w:rsid w:val="008D55D2"/>
    <w:rsid w:val="008E1AF6"/>
    <w:rsid w:val="008E7C5E"/>
    <w:rsid w:val="008F2111"/>
    <w:rsid w:val="008F25C4"/>
    <w:rsid w:val="008F2DD1"/>
    <w:rsid w:val="008F46F4"/>
    <w:rsid w:val="0090185F"/>
    <w:rsid w:val="00904818"/>
    <w:rsid w:val="009065F8"/>
    <w:rsid w:val="00906908"/>
    <w:rsid w:val="00907A1E"/>
    <w:rsid w:val="0091121A"/>
    <w:rsid w:val="00911FC4"/>
    <w:rsid w:val="009155A2"/>
    <w:rsid w:val="00920E97"/>
    <w:rsid w:val="00924174"/>
    <w:rsid w:val="00925535"/>
    <w:rsid w:val="00926453"/>
    <w:rsid w:val="009322F5"/>
    <w:rsid w:val="00932AEC"/>
    <w:rsid w:val="00933CC8"/>
    <w:rsid w:val="00937AF0"/>
    <w:rsid w:val="00937B53"/>
    <w:rsid w:val="00940F13"/>
    <w:rsid w:val="00942920"/>
    <w:rsid w:val="00943348"/>
    <w:rsid w:val="009433EC"/>
    <w:rsid w:val="00945084"/>
    <w:rsid w:val="00950302"/>
    <w:rsid w:val="00951112"/>
    <w:rsid w:val="0095593B"/>
    <w:rsid w:val="00956572"/>
    <w:rsid w:val="00957CE7"/>
    <w:rsid w:val="0096257E"/>
    <w:rsid w:val="009628DA"/>
    <w:rsid w:val="0096598E"/>
    <w:rsid w:val="0096627F"/>
    <w:rsid w:val="009674BD"/>
    <w:rsid w:val="00970A75"/>
    <w:rsid w:val="0097143C"/>
    <w:rsid w:val="00975564"/>
    <w:rsid w:val="0098199F"/>
    <w:rsid w:val="0098667B"/>
    <w:rsid w:val="00987440"/>
    <w:rsid w:val="009900DE"/>
    <w:rsid w:val="0099169F"/>
    <w:rsid w:val="00992D19"/>
    <w:rsid w:val="0099492E"/>
    <w:rsid w:val="00996194"/>
    <w:rsid w:val="009A5CD8"/>
    <w:rsid w:val="009B0B7C"/>
    <w:rsid w:val="009B1327"/>
    <w:rsid w:val="009B7F99"/>
    <w:rsid w:val="009C007A"/>
    <w:rsid w:val="009C3C80"/>
    <w:rsid w:val="009C3ECE"/>
    <w:rsid w:val="009C4AC5"/>
    <w:rsid w:val="009D0234"/>
    <w:rsid w:val="009D2155"/>
    <w:rsid w:val="009D6965"/>
    <w:rsid w:val="009E10EC"/>
    <w:rsid w:val="009E1277"/>
    <w:rsid w:val="009E1934"/>
    <w:rsid w:val="009E24C9"/>
    <w:rsid w:val="009E2C5B"/>
    <w:rsid w:val="009E72D2"/>
    <w:rsid w:val="009F0AFB"/>
    <w:rsid w:val="009F5963"/>
    <w:rsid w:val="009F70A2"/>
    <w:rsid w:val="00A0044F"/>
    <w:rsid w:val="00A0307C"/>
    <w:rsid w:val="00A039F5"/>
    <w:rsid w:val="00A05AF5"/>
    <w:rsid w:val="00A06375"/>
    <w:rsid w:val="00A10E11"/>
    <w:rsid w:val="00A11920"/>
    <w:rsid w:val="00A26312"/>
    <w:rsid w:val="00A26FF1"/>
    <w:rsid w:val="00A27137"/>
    <w:rsid w:val="00A27B3E"/>
    <w:rsid w:val="00A30A0D"/>
    <w:rsid w:val="00A30A26"/>
    <w:rsid w:val="00A30D1B"/>
    <w:rsid w:val="00A30E3E"/>
    <w:rsid w:val="00A33197"/>
    <w:rsid w:val="00A331DC"/>
    <w:rsid w:val="00A33C34"/>
    <w:rsid w:val="00A3461E"/>
    <w:rsid w:val="00A34D9E"/>
    <w:rsid w:val="00A37C29"/>
    <w:rsid w:val="00A46D49"/>
    <w:rsid w:val="00A5012C"/>
    <w:rsid w:val="00A527FC"/>
    <w:rsid w:val="00A52892"/>
    <w:rsid w:val="00A544DC"/>
    <w:rsid w:val="00A549D0"/>
    <w:rsid w:val="00A561CD"/>
    <w:rsid w:val="00A575C2"/>
    <w:rsid w:val="00A602A0"/>
    <w:rsid w:val="00A6153D"/>
    <w:rsid w:val="00A63F77"/>
    <w:rsid w:val="00A64995"/>
    <w:rsid w:val="00A67D2C"/>
    <w:rsid w:val="00A71E09"/>
    <w:rsid w:val="00A72871"/>
    <w:rsid w:val="00A73635"/>
    <w:rsid w:val="00A74272"/>
    <w:rsid w:val="00A82A3E"/>
    <w:rsid w:val="00A86370"/>
    <w:rsid w:val="00A875C4"/>
    <w:rsid w:val="00A91CA4"/>
    <w:rsid w:val="00A926B4"/>
    <w:rsid w:val="00A942B2"/>
    <w:rsid w:val="00A94953"/>
    <w:rsid w:val="00A96762"/>
    <w:rsid w:val="00A96DEF"/>
    <w:rsid w:val="00AA0195"/>
    <w:rsid w:val="00AA4EF1"/>
    <w:rsid w:val="00AA55C2"/>
    <w:rsid w:val="00AA6CBF"/>
    <w:rsid w:val="00AB136F"/>
    <w:rsid w:val="00AB5C5C"/>
    <w:rsid w:val="00AC2D21"/>
    <w:rsid w:val="00AC40A6"/>
    <w:rsid w:val="00AC4FC8"/>
    <w:rsid w:val="00AC5453"/>
    <w:rsid w:val="00AC7AAE"/>
    <w:rsid w:val="00AD01E9"/>
    <w:rsid w:val="00AD6B21"/>
    <w:rsid w:val="00AD6C84"/>
    <w:rsid w:val="00AE0894"/>
    <w:rsid w:val="00AE0B39"/>
    <w:rsid w:val="00AE0BF8"/>
    <w:rsid w:val="00AE1130"/>
    <w:rsid w:val="00AE3A95"/>
    <w:rsid w:val="00AE3D38"/>
    <w:rsid w:val="00AE637F"/>
    <w:rsid w:val="00AE7B08"/>
    <w:rsid w:val="00AF35DF"/>
    <w:rsid w:val="00AF6422"/>
    <w:rsid w:val="00AF661E"/>
    <w:rsid w:val="00AF67AE"/>
    <w:rsid w:val="00AF6BB1"/>
    <w:rsid w:val="00AF7120"/>
    <w:rsid w:val="00B002A5"/>
    <w:rsid w:val="00B00CDB"/>
    <w:rsid w:val="00B02738"/>
    <w:rsid w:val="00B0548B"/>
    <w:rsid w:val="00B057F7"/>
    <w:rsid w:val="00B12D58"/>
    <w:rsid w:val="00B1581D"/>
    <w:rsid w:val="00B15943"/>
    <w:rsid w:val="00B21801"/>
    <w:rsid w:val="00B21B9C"/>
    <w:rsid w:val="00B23662"/>
    <w:rsid w:val="00B27107"/>
    <w:rsid w:val="00B273BA"/>
    <w:rsid w:val="00B37ED8"/>
    <w:rsid w:val="00B4162A"/>
    <w:rsid w:val="00B41EB4"/>
    <w:rsid w:val="00B44672"/>
    <w:rsid w:val="00B44705"/>
    <w:rsid w:val="00B44BCC"/>
    <w:rsid w:val="00B45296"/>
    <w:rsid w:val="00B47C7F"/>
    <w:rsid w:val="00B52F1B"/>
    <w:rsid w:val="00B54295"/>
    <w:rsid w:val="00B552FA"/>
    <w:rsid w:val="00B553D3"/>
    <w:rsid w:val="00B55E22"/>
    <w:rsid w:val="00B64BF5"/>
    <w:rsid w:val="00B673A6"/>
    <w:rsid w:val="00B706A9"/>
    <w:rsid w:val="00B72FF9"/>
    <w:rsid w:val="00B80C12"/>
    <w:rsid w:val="00B81A7A"/>
    <w:rsid w:val="00B81DE0"/>
    <w:rsid w:val="00B824CE"/>
    <w:rsid w:val="00B843C0"/>
    <w:rsid w:val="00B876E6"/>
    <w:rsid w:val="00B87B03"/>
    <w:rsid w:val="00B918B0"/>
    <w:rsid w:val="00B91AEB"/>
    <w:rsid w:val="00B92E75"/>
    <w:rsid w:val="00B93B66"/>
    <w:rsid w:val="00B961EC"/>
    <w:rsid w:val="00B9715C"/>
    <w:rsid w:val="00BA09B8"/>
    <w:rsid w:val="00BB08F0"/>
    <w:rsid w:val="00BB2E75"/>
    <w:rsid w:val="00BB4C73"/>
    <w:rsid w:val="00BB5FD0"/>
    <w:rsid w:val="00BB71AB"/>
    <w:rsid w:val="00BC046F"/>
    <w:rsid w:val="00BC6162"/>
    <w:rsid w:val="00BC74D9"/>
    <w:rsid w:val="00BD00C4"/>
    <w:rsid w:val="00BD0528"/>
    <w:rsid w:val="00BD0F79"/>
    <w:rsid w:val="00BD2663"/>
    <w:rsid w:val="00BD378C"/>
    <w:rsid w:val="00BE0471"/>
    <w:rsid w:val="00BE2ED8"/>
    <w:rsid w:val="00BE4410"/>
    <w:rsid w:val="00BE76F0"/>
    <w:rsid w:val="00BF1733"/>
    <w:rsid w:val="00BF1B1A"/>
    <w:rsid w:val="00BF2FE8"/>
    <w:rsid w:val="00BF3FC3"/>
    <w:rsid w:val="00C0144C"/>
    <w:rsid w:val="00C07B85"/>
    <w:rsid w:val="00C10475"/>
    <w:rsid w:val="00C154B3"/>
    <w:rsid w:val="00C16FF1"/>
    <w:rsid w:val="00C20835"/>
    <w:rsid w:val="00C22497"/>
    <w:rsid w:val="00C22C1E"/>
    <w:rsid w:val="00C23A66"/>
    <w:rsid w:val="00C23BEE"/>
    <w:rsid w:val="00C24602"/>
    <w:rsid w:val="00C310C8"/>
    <w:rsid w:val="00C312FA"/>
    <w:rsid w:val="00C32B2A"/>
    <w:rsid w:val="00C33D10"/>
    <w:rsid w:val="00C33D89"/>
    <w:rsid w:val="00C364DE"/>
    <w:rsid w:val="00C40E67"/>
    <w:rsid w:val="00C440B5"/>
    <w:rsid w:val="00C44174"/>
    <w:rsid w:val="00C45678"/>
    <w:rsid w:val="00C45A98"/>
    <w:rsid w:val="00C469C6"/>
    <w:rsid w:val="00C472C5"/>
    <w:rsid w:val="00C47F9F"/>
    <w:rsid w:val="00C5045B"/>
    <w:rsid w:val="00C528BE"/>
    <w:rsid w:val="00C54884"/>
    <w:rsid w:val="00C54B80"/>
    <w:rsid w:val="00C55E99"/>
    <w:rsid w:val="00C56DD5"/>
    <w:rsid w:val="00C61AFA"/>
    <w:rsid w:val="00C626D2"/>
    <w:rsid w:val="00C63B16"/>
    <w:rsid w:val="00C70AEB"/>
    <w:rsid w:val="00C745D4"/>
    <w:rsid w:val="00C80E34"/>
    <w:rsid w:val="00C81809"/>
    <w:rsid w:val="00C8216A"/>
    <w:rsid w:val="00C822EF"/>
    <w:rsid w:val="00C82DAC"/>
    <w:rsid w:val="00C83312"/>
    <w:rsid w:val="00C84059"/>
    <w:rsid w:val="00C85BDC"/>
    <w:rsid w:val="00C87DD9"/>
    <w:rsid w:val="00C935CB"/>
    <w:rsid w:val="00C951A3"/>
    <w:rsid w:val="00C9667A"/>
    <w:rsid w:val="00C97310"/>
    <w:rsid w:val="00CA1AF7"/>
    <w:rsid w:val="00CA261B"/>
    <w:rsid w:val="00CA60C8"/>
    <w:rsid w:val="00CA691F"/>
    <w:rsid w:val="00CA7A26"/>
    <w:rsid w:val="00CB16A5"/>
    <w:rsid w:val="00CB1F43"/>
    <w:rsid w:val="00CB36CC"/>
    <w:rsid w:val="00CB3895"/>
    <w:rsid w:val="00CB4474"/>
    <w:rsid w:val="00CB4D12"/>
    <w:rsid w:val="00CB6ED0"/>
    <w:rsid w:val="00CB7C02"/>
    <w:rsid w:val="00CC2573"/>
    <w:rsid w:val="00CC61AD"/>
    <w:rsid w:val="00CD09E3"/>
    <w:rsid w:val="00CD1F6C"/>
    <w:rsid w:val="00CD2184"/>
    <w:rsid w:val="00CD35DD"/>
    <w:rsid w:val="00CE1555"/>
    <w:rsid w:val="00CE1907"/>
    <w:rsid w:val="00CE3C9B"/>
    <w:rsid w:val="00CE57E9"/>
    <w:rsid w:val="00CE6220"/>
    <w:rsid w:val="00CF0A81"/>
    <w:rsid w:val="00CF1EB2"/>
    <w:rsid w:val="00CF2CAA"/>
    <w:rsid w:val="00CF3ACD"/>
    <w:rsid w:val="00CF529F"/>
    <w:rsid w:val="00CF7710"/>
    <w:rsid w:val="00D0297C"/>
    <w:rsid w:val="00D0363E"/>
    <w:rsid w:val="00D03719"/>
    <w:rsid w:val="00D059B8"/>
    <w:rsid w:val="00D121B8"/>
    <w:rsid w:val="00D12F20"/>
    <w:rsid w:val="00D16EEA"/>
    <w:rsid w:val="00D21C4C"/>
    <w:rsid w:val="00D220AF"/>
    <w:rsid w:val="00D232E4"/>
    <w:rsid w:val="00D24A5B"/>
    <w:rsid w:val="00D25502"/>
    <w:rsid w:val="00D26394"/>
    <w:rsid w:val="00D27B40"/>
    <w:rsid w:val="00D3332C"/>
    <w:rsid w:val="00D35326"/>
    <w:rsid w:val="00D37F50"/>
    <w:rsid w:val="00D465D7"/>
    <w:rsid w:val="00D52303"/>
    <w:rsid w:val="00D52C0F"/>
    <w:rsid w:val="00D52F41"/>
    <w:rsid w:val="00D52FF0"/>
    <w:rsid w:val="00D53574"/>
    <w:rsid w:val="00D53653"/>
    <w:rsid w:val="00D54089"/>
    <w:rsid w:val="00D55F3F"/>
    <w:rsid w:val="00D630A6"/>
    <w:rsid w:val="00D637A9"/>
    <w:rsid w:val="00D714BA"/>
    <w:rsid w:val="00D71B62"/>
    <w:rsid w:val="00D8135D"/>
    <w:rsid w:val="00D8781F"/>
    <w:rsid w:val="00D96514"/>
    <w:rsid w:val="00D966C0"/>
    <w:rsid w:val="00D969F0"/>
    <w:rsid w:val="00D96A6B"/>
    <w:rsid w:val="00DA2813"/>
    <w:rsid w:val="00DA3FA4"/>
    <w:rsid w:val="00DA41F1"/>
    <w:rsid w:val="00DA455F"/>
    <w:rsid w:val="00DB1DD6"/>
    <w:rsid w:val="00DB210D"/>
    <w:rsid w:val="00DB4D0F"/>
    <w:rsid w:val="00DB5DE3"/>
    <w:rsid w:val="00DB624D"/>
    <w:rsid w:val="00DC1ECA"/>
    <w:rsid w:val="00DC6CD7"/>
    <w:rsid w:val="00DC735D"/>
    <w:rsid w:val="00DD0321"/>
    <w:rsid w:val="00DD22CE"/>
    <w:rsid w:val="00DD392B"/>
    <w:rsid w:val="00DD4625"/>
    <w:rsid w:val="00DD63C2"/>
    <w:rsid w:val="00DE3B13"/>
    <w:rsid w:val="00DE43A4"/>
    <w:rsid w:val="00DE6762"/>
    <w:rsid w:val="00DE71B5"/>
    <w:rsid w:val="00DF0F36"/>
    <w:rsid w:val="00DF20EC"/>
    <w:rsid w:val="00DF39A7"/>
    <w:rsid w:val="00E0277B"/>
    <w:rsid w:val="00E02A20"/>
    <w:rsid w:val="00E0304D"/>
    <w:rsid w:val="00E031C7"/>
    <w:rsid w:val="00E042DE"/>
    <w:rsid w:val="00E0785A"/>
    <w:rsid w:val="00E100F4"/>
    <w:rsid w:val="00E1028E"/>
    <w:rsid w:val="00E111B6"/>
    <w:rsid w:val="00E129EF"/>
    <w:rsid w:val="00E13846"/>
    <w:rsid w:val="00E142C5"/>
    <w:rsid w:val="00E15108"/>
    <w:rsid w:val="00E1599E"/>
    <w:rsid w:val="00E1680D"/>
    <w:rsid w:val="00E20C1B"/>
    <w:rsid w:val="00E228C2"/>
    <w:rsid w:val="00E25A35"/>
    <w:rsid w:val="00E27008"/>
    <w:rsid w:val="00E33137"/>
    <w:rsid w:val="00E341A6"/>
    <w:rsid w:val="00E345E4"/>
    <w:rsid w:val="00E36873"/>
    <w:rsid w:val="00E42A37"/>
    <w:rsid w:val="00E45047"/>
    <w:rsid w:val="00E516C9"/>
    <w:rsid w:val="00E63277"/>
    <w:rsid w:val="00E63B75"/>
    <w:rsid w:val="00E67446"/>
    <w:rsid w:val="00E70AA2"/>
    <w:rsid w:val="00E710CB"/>
    <w:rsid w:val="00E7550C"/>
    <w:rsid w:val="00E75CCF"/>
    <w:rsid w:val="00E808D5"/>
    <w:rsid w:val="00E8107A"/>
    <w:rsid w:val="00E815E7"/>
    <w:rsid w:val="00E83766"/>
    <w:rsid w:val="00E841AF"/>
    <w:rsid w:val="00E96631"/>
    <w:rsid w:val="00EA4068"/>
    <w:rsid w:val="00EA4934"/>
    <w:rsid w:val="00EB159C"/>
    <w:rsid w:val="00EB239A"/>
    <w:rsid w:val="00EB392D"/>
    <w:rsid w:val="00EB3D0A"/>
    <w:rsid w:val="00EB5226"/>
    <w:rsid w:val="00EB620C"/>
    <w:rsid w:val="00EB67CE"/>
    <w:rsid w:val="00EC157C"/>
    <w:rsid w:val="00EC4C4B"/>
    <w:rsid w:val="00EC5B2F"/>
    <w:rsid w:val="00EC7926"/>
    <w:rsid w:val="00ED1723"/>
    <w:rsid w:val="00ED4CC5"/>
    <w:rsid w:val="00ED7C7F"/>
    <w:rsid w:val="00EE2373"/>
    <w:rsid w:val="00EE2957"/>
    <w:rsid w:val="00EE6B80"/>
    <w:rsid w:val="00EE715C"/>
    <w:rsid w:val="00EE7C8B"/>
    <w:rsid w:val="00EF1B80"/>
    <w:rsid w:val="00EF2068"/>
    <w:rsid w:val="00EF3742"/>
    <w:rsid w:val="00EF6783"/>
    <w:rsid w:val="00EF6FAB"/>
    <w:rsid w:val="00F020C4"/>
    <w:rsid w:val="00F045E8"/>
    <w:rsid w:val="00F0513C"/>
    <w:rsid w:val="00F06446"/>
    <w:rsid w:val="00F07C2A"/>
    <w:rsid w:val="00F12C39"/>
    <w:rsid w:val="00F21991"/>
    <w:rsid w:val="00F22B75"/>
    <w:rsid w:val="00F24E4C"/>
    <w:rsid w:val="00F26BF5"/>
    <w:rsid w:val="00F30300"/>
    <w:rsid w:val="00F32904"/>
    <w:rsid w:val="00F36061"/>
    <w:rsid w:val="00F36201"/>
    <w:rsid w:val="00F37C7F"/>
    <w:rsid w:val="00F40E22"/>
    <w:rsid w:val="00F43A0E"/>
    <w:rsid w:val="00F44D3C"/>
    <w:rsid w:val="00F45684"/>
    <w:rsid w:val="00F4779F"/>
    <w:rsid w:val="00F50E47"/>
    <w:rsid w:val="00F52AC1"/>
    <w:rsid w:val="00F53D07"/>
    <w:rsid w:val="00F555A3"/>
    <w:rsid w:val="00F56A88"/>
    <w:rsid w:val="00F57166"/>
    <w:rsid w:val="00F604C8"/>
    <w:rsid w:val="00F61BC1"/>
    <w:rsid w:val="00F61FAA"/>
    <w:rsid w:val="00F63746"/>
    <w:rsid w:val="00F64CA8"/>
    <w:rsid w:val="00F64D86"/>
    <w:rsid w:val="00F655B1"/>
    <w:rsid w:val="00F72009"/>
    <w:rsid w:val="00F74B23"/>
    <w:rsid w:val="00F77843"/>
    <w:rsid w:val="00F861D6"/>
    <w:rsid w:val="00F9057B"/>
    <w:rsid w:val="00F92B68"/>
    <w:rsid w:val="00F92BD7"/>
    <w:rsid w:val="00F96105"/>
    <w:rsid w:val="00FA0828"/>
    <w:rsid w:val="00FA0A2A"/>
    <w:rsid w:val="00FA0FD2"/>
    <w:rsid w:val="00FA4284"/>
    <w:rsid w:val="00FA4EEB"/>
    <w:rsid w:val="00FA5546"/>
    <w:rsid w:val="00FB150E"/>
    <w:rsid w:val="00FB221E"/>
    <w:rsid w:val="00FB54D7"/>
    <w:rsid w:val="00FB56D2"/>
    <w:rsid w:val="00FC1D54"/>
    <w:rsid w:val="00FC2C4C"/>
    <w:rsid w:val="00FD024E"/>
    <w:rsid w:val="00FD0428"/>
    <w:rsid w:val="00FD2A7F"/>
    <w:rsid w:val="00FD36B2"/>
    <w:rsid w:val="00FD467A"/>
    <w:rsid w:val="00FD60BD"/>
    <w:rsid w:val="0BC802A9"/>
    <w:rsid w:val="3104826D"/>
    <w:rsid w:val="455E7931"/>
    <w:rsid w:val="4EAF6494"/>
    <w:rsid w:val="4ED5EFB8"/>
    <w:rsid w:val="6E47AC1A"/>
    <w:rsid w:val="7DB2FF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B44EE336-38E6-4BAA-9956-1CA9DDC0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A30A26"/>
    <w:pPr>
      <w:keepNext/>
      <w:keepLines/>
      <w:numPr>
        <w:ilvl w:val="1"/>
        <w:numId w:val="32"/>
      </w:numPr>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2"/>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2"/>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2"/>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A30A26"/>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sz w:val="22"/>
      <w:lang w:val="en-US"/>
    </w:rPr>
  </w:style>
  <w:style w:type="character" w:customStyle="1" w:styleId="EndNoteBibliographyTitleChar">
    <w:name w:val="EndNote Bibliography Title Char"/>
    <w:basedOn w:val="DefaultParagraphFont"/>
    <w:link w:val="EndNoteBibliographyTitle"/>
    <w:rsid w:val="00C364DE"/>
    <w:rPr>
      <w:rFonts w:ascii="Aptos" w:hAnsi="Aptos" w:cs="Calibri"/>
      <w:noProof/>
      <w:szCs w:val="24"/>
      <w:lang w:val="en-US" w:eastAsia="en-GB"/>
    </w:rPr>
  </w:style>
  <w:style w:type="paragraph" w:customStyle="1" w:styleId="EndNoteBibliography">
    <w:name w:val="EndNote Bibliography"/>
    <w:basedOn w:val="Normal"/>
    <w:link w:val="EndNoteBibliographyChar"/>
    <w:rsid w:val="00C364DE"/>
    <w:pPr>
      <w:spacing w:line="240" w:lineRule="auto"/>
    </w:pPr>
    <w:rPr>
      <w:rFonts w:ascii="Aptos" w:hAnsi="Aptos"/>
      <w:noProof/>
      <w:sz w:val="22"/>
      <w:lang w:val="en-US"/>
    </w:rPr>
  </w:style>
  <w:style w:type="character" w:customStyle="1" w:styleId="EndNoteBibliographyChar">
    <w:name w:val="EndNote Bibliography Char"/>
    <w:basedOn w:val="DefaultParagraphFont"/>
    <w:link w:val="EndNoteBibliography"/>
    <w:rsid w:val="00C364DE"/>
    <w:rPr>
      <w:rFonts w:ascii="Aptos" w:hAnsi="Aptos" w:cs="Calibri"/>
      <w:noProof/>
      <w:szCs w:val="24"/>
      <w:lang w:val="en-US" w:eastAsia="en-GB"/>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bestpractice.bmj.com/topics/en-gb/215/monitoring" TargetMode="External"/><Relationship Id="rId26" Type="http://schemas.openxmlformats.org/officeDocument/2006/relationships/hyperlink" Target="https://dx.doi.org/10.1016/j.bjps.2024.06.019" TargetMode="External"/><Relationship Id="rId3" Type="http://schemas.openxmlformats.org/officeDocument/2006/relationships/customXml" Target="../customXml/item3.xml"/><Relationship Id="rId21" Type="http://schemas.openxmlformats.org/officeDocument/2006/relationships/hyperlink" Target="https://dx.doi.org/10.1177/0194599816683153"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bapras.org.uk/public/patient-information/surgery-guides/rhinoplasty" TargetMode="External"/><Relationship Id="rId25" Type="http://schemas.openxmlformats.org/officeDocument/2006/relationships/hyperlink" Target="https://dx.doi.org/10.1089/fpsam.2021.0002" TargetMode="Externa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www.dynamed.com/condition/facial-trauma-in-adult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x.doi.org/10.3390/jcm13133635" TargetMode="Externa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hyperlink" Target="https://dx.doi.org/10.1007/s00266-021-02612-w"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dynamed.com/management/surgical-management-of-obstructive-sleep-apnea-osa-in-adult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hyperlink" Target="https://dx.doi.org/10.21053/ceo.2022.01361"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Props1.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customXml/itemProps2.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DA1499-5B5B-4E26-B9B0-2374D6E05558}">
  <ds:schemaRefs>
    <ds:schemaRef ds:uri="http://schemas.microsoft.com/sharepoint/v3/contenttype/forms"/>
  </ds:schemaRefs>
</ds:datastoreItem>
</file>

<file path=customXml/itemProps4.xml><?xml version="1.0" encoding="utf-8"?>
<ds:datastoreItem xmlns:ds="http://schemas.openxmlformats.org/officeDocument/2006/customXml" ds:itemID="{55644238-EF26-4AEA-A9B7-2EE8519FCAFE}">
  <ds:schemaRefs>
    <ds:schemaRef ds:uri="http://schemas.microsoft.com/office/2006/metadata/properties"/>
    <ds:schemaRef ds:uri="http://www.w3.org/XML/1998/namespace"/>
    <ds:schemaRef ds:uri="http://purl.org/dc/terms/"/>
    <ds:schemaRef ds:uri="http://schemas.microsoft.com/office/2006/documentManagement/types"/>
    <ds:schemaRef ds:uri="http://purl.org/dc/elements/1.1/"/>
    <ds:schemaRef ds:uri="http://schemas.openxmlformats.org/package/2006/metadata/core-properties"/>
    <ds:schemaRef ds:uri="http://purl.org/dc/dcmitype/"/>
    <ds:schemaRef ds:uri="http://schemas.microsoft.com/office/infopath/2007/PartnerControls"/>
    <ds:schemaRef ds:uri="54d1c5b6-be05-4bbd-bcf7-747edf3e0227"/>
    <ds:schemaRef ds:uri="c03657d8-15a2-4c46-bd5d-c19a21016eda"/>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3</TotalTime>
  <Pages>7</Pages>
  <Words>1512</Words>
  <Characters>14338</Characters>
  <Application>Microsoft Office Word</Application>
  <DocSecurity>0</DocSecurity>
  <PresentationFormat/>
  <Lines>119</Lines>
  <Paragraphs>3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819</CharactersWithSpaces>
  <SharedDoc>false</SharedDoc>
  <HyperlinkBase/>
  <HLinks>
    <vt:vector size="180" baseType="variant">
      <vt:variant>
        <vt:i4>524310</vt:i4>
      </vt:variant>
      <vt:variant>
        <vt:i4>167</vt:i4>
      </vt:variant>
      <vt:variant>
        <vt:i4>0</vt:i4>
      </vt:variant>
      <vt:variant>
        <vt:i4>5</vt:i4>
      </vt:variant>
      <vt:variant>
        <vt:lpwstr>https://dx.doi.org/10.1016/j.bjps.2024.06.019</vt:lpwstr>
      </vt:variant>
      <vt:variant>
        <vt:lpwstr/>
      </vt:variant>
      <vt:variant>
        <vt:i4>3014718</vt:i4>
      </vt:variant>
      <vt:variant>
        <vt:i4>164</vt:i4>
      </vt:variant>
      <vt:variant>
        <vt:i4>0</vt:i4>
      </vt:variant>
      <vt:variant>
        <vt:i4>5</vt:i4>
      </vt:variant>
      <vt:variant>
        <vt:lpwstr>https://dx.doi.org/10.1089/fpsam.2021.0002</vt:lpwstr>
      </vt:variant>
      <vt:variant>
        <vt:lpwstr/>
      </vt:variant>
      <vt:variant>
        <vt:i4>7602272</vt:i4>
      </vt:variant>
      <vt:variant>
        <vt:i4>161</vt:i4>
      </vt:variant>
      <vt:variant>
        <vt:i4>0</vt:i4>
      </vt:variant>
      <vt:variant>
        <vt:i4>5</vt:i4>
      </vt:variant>
      <vt:variant>
        <vt:lpwstr>https://dx.doi.org/10.3390/jcm13133635</vt:lpwstr>
      </vt:variant>
      <vt:variant>
        <vt:lpwstr/>
      </vt:variant>
      <vt:variant>
        <vt:i4>1900553</vt:i4>
      </vt:variant>
      <vt:variant>
        <vt:i4>158</vt:i4>
      </vt:variant>
      <vt:variant>
        <vt:i4>0</vt:i4>
      </vt:variant>
      <vt:variant>
        <vt:i4>5</vt:i4>
      </vt:variant>
      <vt:variant>
        <vt:lpwstr>https://dx.doi.org/10.1007/s00266-021-02612-w</vt:lpwstr>
      </vt:variant>
      <vt:variant>
        <vt:lpwstr/>
      </vt:variant>
      <vt:variant>
        <vt:i4>2293810</vt:i4>
      </vt:variant>
      <vt:variant>
        <vt:i4>155</vt:i4>
      </vt:variant>
      <vt:variant>
        <vt:i4>0</vt:i4>
      </vt:variant>
      <vt:variant>
        <vt:i4>5</vt:i4>
      </vt:variant>
      <vt:variant>
        <vt:lpwstr>https://dx.doi.org/10.21053/ceo.2022.01361</vt:lpwstr>
      </vt:variant>
      <vt:variant>
        <vt:lpwstr/>
      </vt:variant>
      <vt:variant>
        <vt:i4>7405620</vt:i4>
      </vt:variant>
      <vt:variant>
        <vt:i4>152</vt:i4>
      </vt:variant>
      <vt:variant>
        <vt:i4>0</vt:i4>
      </vt:variant>
      <vt:variant>
        <vt:i4>5</vt:i4>
      </vt:variant>
      <vt:variant>
        <vt:lpwstr>https://dx.doi.org/10.1177/0194599816683153</vt:lpwstr>
      </vt:variant>
      <vt:variant>
        <vt:lpwstr/>
      </vt:variant>
      <vt:variant>
        <vt:i4>786505</vt:i4>
      </vt:variant>
      <vt:variant>
        <vt:i4>149</vt:i4>
      </vt:variant>
      <vt:variant>
        <vt:i4>0</vt:i4>
      </vt:variant>
      <vt:variant>
        <vt:i4>5</vt:i4>
      </vt:variant>
      <vt:variant>
        <vt:lpwstr>https://bestpractice.bmj.com/topics/en-gb/215/monitoring</vt:lpwstr>
      </vt:variant>
      <vt:variant>
        <vt:lpwstr/>
      </vt:variant>
      <vt:variant>
        <vt:i4>524310</vt:i4>
      </vt:variant>
      <vt:variant>
        <vt:i4>145</vt:i4>
      </vt:variant>
      <vt:variant>
        <vt:i4>0</vt:i4>
      </vt:variant>
      <vt:variant>
        <vt:i4>5</vt:i4>
      </vt:variant>
      <vt:variant>
        <vt:lpwstr>https://dx.doi.org/10.1016/j.bjps.2024.06.019</vt:lpwstr>
      </vt:variant>
      <vt:variant>
        <vt:lpwstr/>
      </vt:variant>
      <vt:variant>
        <vt:i4>3014718</vt:i4>
      </vt:variant>
      <vt:variant>
        <vt:i4>142</vt:i4>
      </vt:variant>
      <vt:variant>
        <vt:i4>0</vt:i4>
      </vt:variant>
      <vt:variant>
        <vt:i4>5</vt:i4>
      </vt:variant>
      <vt:variant>
        <vt:lpwstr>https://dx.doi.org/10.1089/fpsam.2021.0002</vt:lpwstr>
      </vt:variant>
      <vt:variant>
        <vt:lpwstr/>
      </vt:variant>
      <vt:variant>
        <vt:i4>7602272</vt:i4>
      </vt:variant>
      <vt:variant>
        <vt:i4>139</vt:i4>
      </vt:variant>
      <vt:variant>
        <vt:i4>0</vt:i4>
      </vt:variant>
      <vt:variant>
        <vt:i4>5</vt:i4>
      </vt:variant>
      <vt:variant>
        <vt:lpwstr>https://dx.doi.org/10.3390/jcm13133635</vt:lpwstr>
      </vt:variant>
      <vt:variant>
        <vt:lpwstr/>
      </vt:variant>
      <vt:variant>
        <vt:i4>1900553</vt:i4>
      </vt:variant>
      <vt:variant>
        <vt:i4>136</vt:i4>
      </vt:variant>
      <vt:variant>
        <vt:i4>0</vt:i4>
      </vt:variant>
      <vt:variant>
        <vt:i4>5</vt:i4>
      </vt:variant>
      <vt:variant>
        <vt:lpwstr>https://dx.doi.org/10.1007/s00266-021-02612-w</vt:lpwstr>
      </vt:variant>
      <vt:variant>
        <vt:lpwstr/>
      </vt:variant>
      <vt:variant>
        <vt:i4>2293810</vt:i4>
      </vt:variant>
      <vt:variant>
        <vt:i4>133</vt:i4>
      </vt:variant>
      <vt:variant>
        <vt:i4>0</vt:i4>
      </vt:variant>
      <vt:variant>
        <vt:i4>5</vt:i4>
      </vt:variant>
      <vt:variant>
        <vt:lpwstr>https://dx.doi.org/10.21053/ceo.2022.01361</vt:lpwstr>
      </vt:variant>
      <vt:variant>
        <vt:lpwstr/>
      </vt:variant>
      <vt:variant>
        <vt:i4>7405620</vt:i4>
      </vt:variant>
      <vt:variant>
        <vt:i4>130</vt:i4>
      </vt:variant>
      <vt:variant>
        <vt:i4>0</vt:i4>
      </vt:variant>
      <vt:variant>
        <vt:i4>5</vt:i4>
      </vt:variant>
      <vt:variant>
        <vt:lpwstr>https://dx.doi.org/10.1177/0194599816683153</vt:lpwstr>
      </vt:variant>
      <vt:variant>
        <vt:lpwstr/>
      </vt:variant>
      <vt:variant>
        <vt:i4>65590</vt:i4>
      </vt:variant>
      <vt:variant>
        <vt:i4>127</vt:i4>
      </vt:variant>
      <vt:variant>
        <vt:i4>0</vt:i4>
      </vt:variant>
      <vt:variant>
        <vt:i4>5</vt:i4>
      </vt:variant>
      <vt:variant>
        <vt:lpwstr>https://www.dynamed.com/management/surgical-management-of-obstructive-sleep-apnea-osa-in-adults</vt:lpwstr>
      </vt:variant>
      <vt:variant>
        <vt:lpwstr>TOPIC_IVF_3XD_VKB</vt:lpwstr>
      </vt:variant>
      <vt:variant>
        <vt:i4>786505</vt:i4>
      </vt:variant>
      <vt:variant>
        <vt:i4>124</vt:i4>
      </vt:variant>
      <vt:variant>
        <vt:i4>0</vt:i4>
      </vt:variant>
      <vt:variant>
        <vt:i4>5</vt:i4>
      </vt:variant>
      <vt:variant>
        <vt:lpwstr>https://bestpractice.bmj.com/topics/en-gb/215/monitoring</vt:lpwstr>
      </vt:variant>
      <vt:variant>
        <vt:lpwstr/>
      </vt:variant>
      <vt:variant>
        <vt:i4>3407913</vt:i4>
      </vt:variant>
      <vt:variant>
        <vt:i4>121</vt:i4>
      </vt:variant>
      <vt:variant>
        <vt:i4>0</vt:i4>
      </vt:variant>
      <vt:variant>
        <vt:i4>5</vt:i4>
      </vt:variant>
      <vt:variant>
        <vt:lpwstr>https://www.bapras.org.uk/public/patient-information/surgery-guides/rhinoplasty</vt:lpwstr>
      </vt:variant>
      <vt:variant>
        <vt:lpwstr/>
      </vt:variant>
      <vt:variant>
        <vt:i4>1966130</vt:i4>
      </vt:variant>
      <vt:variant>
        <vt:i4>68</vt:i4>
      </vt:variant>
      <vt:variant>
        <vt:i4>0</vt:i4>
      </vt:variant>
      <vt:variant>
        <vt:i4>5</vt:i4>
      </vt:variant>
      <vt:variant>
        <vt:lpwstr/>
      </vt:variant>
      <vt:variant>
        <vt:lpwstr>_Toc197610560</vt:lpwstr>
      </vt:variant>
      <vt:variant>
        <vt:i4>1900594</vt:i4>
      </vt:variant>
      <vt:variant>
        <vt:i4>62</vt:i4>
      </vt:variant>
      <vt:variant>
        <vt:i4>0</vt:i4>
      </vt:variant>
      <vt:variant>
        <vt:i4>5</vt:i4>
      </vt:variant>
      <vt:variant>
        <vt:lpwstr/>
      </vt:variant>
      <vt:variant>
        <vt:lpwstr>_Toc197610559</vt:lpwstr>
      </vt:variant>
      <vt:variant>
        <vt:i4>1900594</vt:i4>
      </vt:variant>
      <vt:variant>
        <vt:i4>56</vt:i4>
      </vt:variant>
      <vt:variant>
        <vt:i4>0</vt:i4>
      </vt:variant>
      <vt:variant>
        <vt:i4>5</vt:i4>
      </vt:variant>
      <vt:variant>
        <vt:lpwstr/>
      </vt:variant>
      <vt:variant>
        <vt:lpwstr>_Toc197610558</vt:lpwstr>
      </vt:variant>
      <vt:variant>
        <vt:i4>1900594</vt:i4>
      </vt:variant>
      <vt:variant>
        <vt:i4>50</vt:i4>
      </vt:variant>
      <vt:variant>
        <vt:i4>0</vt:i4>
      </vt:variant>
      <vt:variant>
        <vt:i4>5</vt:i4>
      </vt:variant>
      <vt:variant>
        <vt:lpwstr/>
      </vt:variant>
      <vt:variant>
        <vt:lpwstr>_Toc197610557</vt:lpwstr>
      </vt:variant>
      <vt:variant>
        <vt:i4>1900594</vt:i4>
      </vt:variant>
      <vt:variant>
        <vt:i4>44</vt:i4>
      </vt:variant>
      <vt:variant>
        <vt:i4>0</vt:i4>
      </vt:variant>
      <vt:variant>
        <vt:i4>5</vt:i4>
      </vt:variant>
      <vt:variant>
        <vt:lpwstr/>
      </vt:variant>
      <vt:variant>
        <vt:lpwstr>_Toc197610556</vt:lpwstr>
      </vt:variant>
      <vt:variant>
        <vt:i4>1900594</vt:i4>
      </vt:variant>
      <vt:variant>
        <vt:i4>38</vt:i4>
      </vt:variant>
      <vt:variant>
        <vt:i4>0</vt:i4>
      </vt:variant>
      <vt:variant>
        <vt:i4>5</vt:i4>
      </vt:variant>
      <vt:variant>
        <vt:lpwstr/>
      </vt:variant>
      <vt:variant>
        <vt:lpwstr>_Toc197610555</vt:lpwstr>
      </vt:variant>
      <vt:variant>
        <vt:i4>1900594</vt:i4>
      </vt:variant>
      <vt:variant>
        <vt:i4>32</vt:i4>
      </vt:variant>
      <vt:variant>
        <vt:i4>0</vt:i4>
      </vt:variant>
      <vt:variant>
        <vt:i4>5</vt:i4>
      </vt:variant>
      <vt:variant>
        <vt:lpwstr/>
      </vt:variant>
      <vt:variant>
        <vt:lpwstr>_Toc197610554</vt:lpwstr>
      </vt:variant>
      <vt:variant>
        <vt:i4>1900594</vt:i4>
      </vt:variant>
      <vt:variant>
        <vt:i4>26</vt:i4>
      </vt:variant>
      <vt:variant>
        <vt:i4>0</vt:i4>
      </vt:variant>
      <vt:variant>
        <vt:i4>5</vt:i4>
      </vt:variant>
      <vt:variant>
        <vt:lpwstr/>
      </vt:variant>
      <vt:variant>
        <vt:lpwstr>_Toc197610553</vt:lpwstr>
      </vt:variant>
      <vt:variant>
        <vt:i4>1900594</vt:i4>
      </vt:variant>
      <vt:variant>
        <vt:i4>20</vt:i4>
      </vt:variant>
      <vt:variant>
        <vt:i4>0</vt:i4>
      </vt:variant>
      <vt:variant>
        <vt:i4>5</vt:i4>
      </vt:variant>
      <vt:variant>
        <vt:lpwstr/>
      </vt:variant>
      <vt:variant>
        <vt:lpwstr>_Toc197610552</vt:lpwstr>
      </vt:variant>
      <vt:variant>
        <vt:i4>1900594</vt:i4>
      </vt:variant>
      <vt:variant>
        <vt:i4>14</vt:i4>
      </vt:variant>
      <vt:variant>
        <vt:i4>0</vt:i4>
      </vt:variant>
      <vt:variant>
        <vt:i4>5</vt:i4>
      </vt:variant>
      <vt:variant>
        <vt:lpwstr/>
      </vt:variant>
      <vt:variant>
        <vt:lpwstr>_Toc197610551</vt:lpwstr>
      </vt:variant>
      <vt:variant>
        <vt:i4>7929857</vt:i4>
      </vt:variant>
      <vt:variant>
        <vt:i4>9</vt:i4>
      </vt:variant>
      <vt:variant>
        <vt:i4>0</vt:i4>
      </vt:variant>
      <vt:variant>
        <vt:i4>5</vt:i4>
      </vt:variant>
      <vt:variant>
        <vt:lpwstr>mailto:his.ris@nhs.scot</vt:lpwstr>
      </vt:variant>
      <vt:variant>
        <vt:lpwstr/>
      </vt:variant>
      <vt:variant>
        <vt:i4>5963835</vt:i4>
      </vt:variant>
      <vt:variant>
        <vt:i4>6</vt:i4>
      </vt:variant>
      <vt:variant>
        <vt:i4>0</vt:i4>
      </vt:variant>
      <vt:variant>
        <vt:i4>5</vt:i4>
      </vt:variant>
      <vt:variant>
        <vt:lpwstr>mailto:igor.brbre@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Gray (NHS Healthcare Improvement Scotland)</dc:creator>
  <cp:keywords/>
  <dc:description/>
  <cp:lastModifiedBy>Jamie Savage (NHS Healthcare Improvement Scotland)</cp:lastModifiedBy>
  <cp:revision>4</cp:revision>
  <cp:lastPrinted>1900-01-01T00:00:00Z</cp:lastPrinted>
  <dcterms:created xsi:type="dcterms:W3CDTF">2025-05-13T17:10:00Z</dcterms:created>
  <dcterms:modified xsi:type="dcterms:W3CDTF">2025-10-02T08:51: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y fmtid="{D5CDD505-2E9C-101B-9397-08002B2CF9AE}" pid="4" name="GrammarlyDocumentId">
    <vt:lpwstr>21d0f4a0-7c67-4410-bf9f-65243261fc57</vt:lpwstr>
  </property>
</Properties>
</file>